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F2DB81" w14:textId="228C0DA7" w:rsidR="004F73A2" w:rsidRPr="00283FF5" w:rsidRDefault="004F73A2" w:rsidP="00283FF5">
      <w:pPr>
        <w:pStyle w:val="Heading1"/>
        <w:spacing w:line="480" w:lineRule="auto"/>
        <w:rPr>
          <w:szCs w:val="24"/>
        </w:rPr>
      </w:pPr>
      <w:bookmarkStart w:id="0" w:name="_Hlk56764504"/>
      <w:bookmarkEnd w:id="0"/>
      <w:r w:rsidRPr="00283FF5">
        <w:rPr>
          <w:szCs w:val="24"/>
        </w:rPr>
        <w:t>Abstract</w:t>
      </w:r>
    </w:p>
    <w:p w14:paraId="71F48F3D" w14:textId="77777777" w:rsidR="004F73A2" w:rsidRPr="00283FF5" w:rsidRDefault="004F73A2" w:rsidP="00283FF5">
      <w:pPr>
        <w:spacing w:line="480" w:lineRule="auto"/>
        <w:rPr>
          <w:sz w:val="24"/>
          <w:szCs w:val="24"/>
        </w:rPr>
      </w:pPr>
    </w:p>
    <w:p w14:paraId="0F38614B" w14:textId="79E235BB"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ins w:id="1" w:author="Emma Chandler" w:date="2021-02-28T21:15:00Z">
        <w:r w:rsidR="004D42B2">
          <w:rPr>
            <w:sz w:val="24"/>
            <w:szCs w:val="24"/>
          </w:rPr>
          <w:t>,</w:t>
        </w:r>
      </w:ins>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ins w:id="2" w:author="Emma Chandler" w:date="2021-02-28T21:15:00Z">
        <w:r w:rsidR="004D42B2">
          <w:rPr>
            <w:sz w:val="24"/>
            <w:szCs w:val="24"/>
          </w:rPr>
          <w:t xml:space="preserve">also </w:t>
        </w:r>
      </w:ins>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ins w:id="3" w:author="Emma Chandler" w:date="2021-02-28T21:16:00Z">
        <w:r w:rsidR="004D42B2">
          <w:rPr>
            <w:sz w:val="24"/>
            <w:szCs w:val="24"/>
          </w:rPr>
          <w:t>,</w:t>
        </w:r>
      </w:ins>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A8F31BB" w:rsidR="0096231C" w:rsidRPr="006B3B70" w:rsidRDefault="009242D1" w:rsidP="006B3B70">
      <w:pPr>
        <w:spacing w:line="480" w:lineRule="auto"/>
        <w:ind w:firstLine="360"/>
        <w:rPr>
          <w:sz w:val="24"/>
          <w:szCs w:val="24"/>
        </w:rPr>
      </w:pPr>
      <w:r w:rsidRPr="006B3B70">
        <w:rPr>
          <w:sz w:val="24"/>
          <w:szCs w:val="24"/>
        </w:rPr>
        <w:lastRenderedPageBreak/>
        <w:t>In prairies, flowering phenology has been strongly linked with temperature. Reed et al.</w:t>
      </w:r>
      <w:r>
        <w:rPr>
          <w:sz w:val="24"/>
          <w:szCs w:val="24"/>
        </w:rPr>
        <w:t>(2019)</w:t>
      </w:r>
      <w:r w:rsidRPr="006B3B70">
        <w:rPr>
          <w:sz w:val="24"/>
          <w:szCs w:val="24"/>
        </w:rPr>
        <w:t xml:space="preserve"> found advancement of phenological events due to </w:t>
      </w:r>
      <w:ins w:id="4" w:author="Emma Chandler" w:date="2021-02-28T21:17:00Z">
        <w:r w:rsidR="004D42B2">
          <w:rPr>
            <w:sz w:val="24"/>
            <w:szCs w:val="24"/>
          </w:rPr>
          <w:t xml:space="preserve">recent </w:t>
        </w:r>
      </w:ins>
      <w:r w:rsidRPr="006B3B70">
        <w:rPr>
          <w:sz w:val="24"/>
          <w:szCs w:val="24"/>
        </w:rPr>
        <w:t>temperature</w:t>
      </w:r>
      <w:r>
        <w:rPr>
          <w:sz w:val="24"/>
          <w:szCs w:val="24"/>
        </w:rPr>
        <w:t xml:space="preserve"> increases in </w:t>
      </w:r>
      <w:del w:id="5" w:author="Emma Chandler" w:date="2021-02-28T21:17:00Z">
        <w:r w:rsidDel="004D42B2">
          <w:rPr>
            <w:sz w:val="24"/>
            <w:szCs w:val="24"/>
          </w:rPr>
          <w:delText>the recent past</w:delText>
        </w:r>
      </w:del>
      <w:ins w:id="6" w:author="Emma Chandler" w:date="2021-02-28T21:17:00Z">
        <w:r w:rsidR="004D42B2">
          <w:rPr>
            <w:sz w:val="24"/>
            <w:szCs w:val="24"/>
          </w:rPr>
          <w:t>prairies of the Pacific Northwest</w:t>
        </w:r>
      </w:ins>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ins w:id="7" w:author="Emma Chandler" w:date="2021-02-28T21:17:00Z">
        <w:r w:rsidR="004D42B2">
          <w:rPr>
            <w:sz w:val="24"/>
            <w:szCs w:val="24"/>
          </w:rPr>
          <w:t xml:space="preserve"> in the Midwest</w:t>
        </w:r>
      </w:ins>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8"/>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8"/>
      <w:r w:rsidR="000553D2">
        <w:rPr>
          <w:rStyle w:val="CommentReference"/>
        </w:rPr>
        <w:commentReference w:id="8"/>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4273AAF9" w:rsidR="0096231C" w:rsidRPr="0080670F" w:rsidRDefault="00DA093F" w:rsidP="0042651D">
      <w:pPr>
        <w:spacing w:line="480" w:lineRule="auto"/>
        <w:ind w:firstLine="360"/>
        <w:rPr>
          <w:sz w:val="24"/>
          <w:szCs w:val="24"/>
        </w:rPr>
      </w:pPr>
      <w:ins w:id="9" w:author="Emma Chandler" w:date="2021-02-27T08:51:00Z">
        <w:r>
          <w:rPr>
            <w:sz w:val="24"/>
            <w:szCs w:val="24"/>
          </w:rPr>
          <w:t xml:space="preserve">Snow </w:t>
        </w:r>
      </w:ins>
      <w:ins w:id="10" w:author="Emma Chandler" w:date="2021-02-27T08:52:00Z">
        <w:r>
          <w:rPr>
            <w:sz w:val="24"/>
            <w:szCs w:val="24"/>
          </w:rPr>
          <w:t xml:space="preserve">could affect flowering </w:t>
        </w:r>
      </w:ins>
      <w:ins w:id="11" w:author="Emma Chandler" w:date="2021-02-27T08:53:00Z">
        <w:r>
          <w:rPr>
            <w:sz w:val="24"/>
            <w:szCs w:val="24"/>
          </w:rPr>
          <w:t>phenology in several ways</w:t>
        </w:r>
      </w:ins>
      <w:ins w:id="12" w:author="Emma Chandler" w:date="2021-02-27T08:55:00Z">
        <w:r w:rsidR="005C7B79">
          <w:rPr>
            <w:sz w:val="24"/>
            <w:szCs w:val="24"/>
          </w:rPr>
          <w:t xml:space="preserve">. </w:t>
        </w:r>
      </w:ins>
      <w:ins w:id="13" w:author="Emma Chandler" w:date="2021-02-27T08:56:00Z">
        <w:r w:rsidR="005C7B79">
          <w:rPr>
            <w:sz w:val="24"/>
            <w:szCs w:val="24"/>
          </w:rPr>
          <w:t>During bud emergence, snow cover decreases the amount of sunlight plants receive</w:t>
        </w:r>
      </w:ins>
      <w:ins w:id="14" w:author="Emma Chandler" w:date="2021-02-27T08:57:00Z">
        <w:r w:rsidR="005C7B79">
          <w:rPr>
            <w:sz w:val="24"/>
            <w:szCs w:val="24"/>
          </w:rPr>
          <w:t xml:space="preserve"> but also insulates buds from frost events. Upon snow melt, substantial amount</w:t>
        </w:r>
      </w:ins>
      <w:ins w:id="15" w:author="Emma Chandler" w:date="2021-02-27T08:58:00Z">
        <w:r w:rsidR="005C7B79">
          <w:rPr>
            <w:sz w:val="24"/>
            <w:szCs w:val="24"/>
          </w:rPr>
          <w:t xml:space="preserve">s of moisture are released into the soil and </w:t>
        </w:r>
      </w:ins>
      <w:ins w:id="16" w:author="Emma Chandler" w:date="2021-02-27T08:59:00Z">
        <w:r w:rsidR="005C7B79">
          <w:rPr>
            <w:sz w:val="24"/>
            <w:szCs w:val="24"/>
          </w:rPr>
          <w:t>supply plants well into the summer.</w:t>
        </w:r>
      </w:ins>
      <w:ins w:id="17" w:author="Emma Chandler" w:date="2021-02-27T08:53:00Z">
        <w:r>
          <w:rPr>
            <w:sz w:val="24"/>
            <w:szCs w:val="24"/>
          </w:rPr>
          <w:t xml:space="preserve"> </w:t>
        </w:r>
      </w:ins>
      <w:ins w:id="18" w:author="Steven Travers" w:date="2021-02-23T22:06:00Z">
        <w:del w:id="19" w:author="Emma Chandler" w:date="2021-02-27T08:59:00Z">
          <w:r w:rsidR="009242D1" w:rsidDel="005C7B79">
            <w:rPr>
              <w:sz w:val="24"/>
              <w:szCs w:val="24"/>
            </w:rPr>
            <w:delText xml:space="preserve">EXPLAIN IN JUST A SENTENCE OR TWO, THE LOGIC OF WHY SNOWPACK SHOULD AFFECT PHENOLOGY INCLUDING EFFECTS ON SOIL TEMPERATURE AND PLANT GROWTH. </w:delText>
          </w:r>
        </w:del>
      </w:ins>
      <w:r w:rsidR="00CC45FE" w:rsidRPr="0042651D">
        <w:rPr>
          <w:sz w:val="24"/>
          <w:szCs w:val="24"/>
        </w:rPr>
        <w:t xml:space="preserve">Snowpack </w:t>
      </w:r>
      <w:ins w:id="20" w:author="Emma Chandler" w:date="2021-02-27T08:59:00Z">
        <w:r w:rsidR="005C7B79">
          <w:rPr>
            <w:sz w:val="24"/>
            <w:szCs w:val="24"/>
          </w:rPr>
          <w:t xml:space="preserve">has been found to </w:t>
        </w:r>
      </w:ins>
      <w:r w:rsidR="00CC45FE" w:rsidRPr="0042651D">
        <w:rPr>
          <w:sz w:val="24"/>
          <w:szCs w:val="24"/>
        </w:rPr>
        <w:t>alter</w:t>
      </w:r>
      <w:del w:id="21" w:author="Emma Chandler" w:date="2021-02-27T08:59:00Z">
        <w:r w:rsidR="00CC45FE" w:rsidRPr="0042651D" w:rsidDel="005C7B79">
          <w:rPr>
            <w:sz w:val="24"/>
            <w:szCs w:val="24"/>
          </w:rPr>
          <w:delText>s</w:delText>
        </w:r>
      </w:del>
      <w:r w:rsidR="00CC45FE" w:rsidRPr="0042651D">
        <w:rPr>
          <w:sz w:val="24"/>
          <w:szCs w:val="24"/>
        </w:rPr>
        <w:t xml:space="preserve"> flowering phenology in montane and tundra species</w:t>
      </w:r>
      <w:r w:rsidR="004024BD">
        <w:rPr>
          <w:sz w:val="24"/>
          <w:szCs w:val="24"/>
        </w:rPr>
        <w:t>. Inouye et al. (2002) 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Morales and Dodge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FC33F2">
        <w:rPr>
          <w:sz w:val="24"/>
          <w:szCs w:val="24"/>
        </w:rPr>
        <w:fldChar w:fldCharType="separate"/>
      </w:r>
      <w:r w:rsidR="00FC33F2">
        <w:rPr>
          <w:noProof/>
          <w:sz w:val="24"/>
          <w:szCs w:val="24"/>
        </w:rPr>
        <w:t>(Inouye, Morales and Dodge 2002)</w:t>
      </w:r>
      <w:r w:rsidR="00FC33F2">
        <w:rPr>
          <w:sz w:val="24"/>
          <w:szCs w:val="24"/>
        </w:rPr>
        <w:fldChar w:fldCharType="end"/>
      </w:r>
      <w:r w:rsidR="0080670F">
        <w:rPr>
          <w:sz w:val="24"/>
          <w:szCs w:val="24"/>
        </w:rPr>
        <w:t>.</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2015) found that snowmelt was strongly related to flowering time for four arctic tundra species, while </w:t>
      </w:r>
      <w:del w:id="22" w:author="Emma Chandler" w:date="2021-02-28T21:19:00Z">
        <w:r w:rsidR="00701E68" w:rsidDel="004D42B2">
          <w:rPr>
            <w:sz w:val="24"/>
            <w:szCs w:val="24"/>
          </w:rPr>
          <w:delText xml:space="preserve">manipulating </w:delText>
        </w:r>
      </w:del>
      <w:r w:rsidR="00701E68">
        <w:rPr>
          <w:sz w:val="24"/>
          <w:szCs w:val="24"/>
        </w:rPr>
        <w:t>temperature</w:t>
      </w:r>
      <w:del w:id="23" w:author="Emma Chandler" w:date="2021-02-28T21:19:00Z">
        <w:r w:rsidR="00701E68" w:rsidDel="004D42B2">
          <w:rPr>
            <w:sz w:val="24"/>
            <w:szCs w:val="24"/>
          </w:rPr>
          <w:delText>s</w:delText>
        </w:r>
      </w:del>
      <w:r w:rsidR="00701E68">
        <w:rPr>
          <w:sz w:val="24"/>
          <w:szCs w:val="24"/>
        </w:rPr>
        <w:t xml:space="preserve"> was not </w:t>
      </w:r>
      <w:r w:rsidR="005C7B79">
        <w:rPr>
          <w:sz w:val="24"/>
          <w:szCs w:val="24"/>
        </w:rPr>
        <w:t xml:space="preserve">a </w:t>
      </w:r>
      <w:r w:rsidR="00701E68">
        <w:rPr>
          <w:sz w:val="24"/>
          <w:szCs w:val="24"/>
        </w:rPr>
        <w:t>consistent driver of flowering phenology</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FC33F2">
        <w:rPr>
          <w:sz w:val="24"/>
          <w:szCs w:val="24"/>
        </w:rPr>
        <w:fldChar w:fldCharType="separate"/>
      </w:r>
      <w:r w:rsidR="00FC33F2">
        <w:rPr>
          <w:noProof/>
          <w:sz w:val="24"/>
          <w:szCs w:val="24"/>
        </w:rPr>
        <w:t>(Bjorkman et al. 2015)</w:t>
      </w:r>
      <w:r w:rsidR="00FC33F2">
        <w:rPr>
          <w:sz w:val="24"/>
          <w:szCs w:val="24"/>
        </w:rPr>
        <w:fldChar w:fldCharType="end"/>
      </w:r>
      <w:r w:rsidR="00701E68">
        <w:rPr>
          <w:sz w:val="24"/>
          <w:szCs w:val="24"/>
        </w:rPr>
        <w:t>.</w:t>
      </w:r>
    </w:p>
    <w:p w14:paraId="6591A141" w14:textId="3AC706C3" w:rsidR="0042651D" w:rsidRDefault="00701E68" w:rsidP="0042651D">
      <w:pPr>
        <w:spacing w:line="480" w:lineRule="auto"/>
        <w:ind w:firstLine="360"/>
        <w:rPr>
          <w:rFonts w:cs="Times New Roman"/>
          <w:sz w:val="24"/>
          <w:szCs w:val="24"/>
        </w:rPr>
      </w:pPr>
      <w:r>
        <w:rPr>
          <w:sz w:val="24"/>
          <w:szCs w:val="24"/>
        </w:rPr>
        <w:lastRenderedPageBreak/>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ins w:id="24" w:author="Emma Chandler" w:date="2021-02-28T21:19:00Z">
        <w:r w:rsidR="004D42B2">
          <w:rPr>
            <w:sz w:val="24"/>
            <w:szCs w:val="24"/>
          </w:rPr>
          <w:t xml:space="preserve">, </w:t>
        </w:r>
      </w:ins>
      <w:del w:id="25" w:author="Emma Chandler" w:date="2021-02-28T21:19:00Z">
        <w:r w:rsidR="00D0001D" w:rsidDel="004D42B2">
          <w:rPr>
            <w:sz w:val="24"/>
            <w:szCs w:val="24"/>
          </w:rPr>
          <w:delText xml:space="preserve"> but,</w:delText>
        </w:r>
        <w:r w:rsidR="00555511" w:rsidDel="004D42B2">
          <w:rPr>
            <w:sz w:val="24"/>
            <w:szCs w:val="24"/>
          </w:rPr>
          <w:delText xml:space="preserve"> </w:delText>
        </w:r>
      </w:del>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del w:id="26" w:author="Emma Chandler" w:date="2021-02-28T21:20:00Z">
        <w:r w:rsidR="00532821" w:rsidRPr="00CC579C" w:rsidDel="004D42B2">
          <w:rPr>
            <w:sz w:val="24"/>
            <w:szCs w:val="24"/>
          </w:rPr>
          <w:delText xml:space="preserve">21 </w:delText>
        </w:r>
      </w:del>
      <w:ins w:id="27" w:author="Emma Chandler" w:date="2021-02-28T21:20:00Z">
        <w:r w:rsidR="004D42B2">
          <w:rPr>
            <w:sz w:val="24"/>
            <w:szCs w:val="24"/>
          </w:rPr>
          <w:t>19</w:t>
        </w:r>
        <w:r w:rsidR="004D42B2" w:rsidRPr="00CC579C">
          <w:rPr>
            <w:sz w:val="24"/>
            <w:szCs w:val="24"/>
          </w:rPr>
          <w:t xml:space="preserve"> </w:t>
        </w:r>
      </w:ins>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7084840C" w:rsidR="004F73A2" w:rsidRPr="00283FF5" w:rsidRDefault="004F73A2" w:rsidP="00283FF5">
      <w:pPr>
        <w:spacing w:after="0" w:line="480" w:lineRule="auto"/>
        <w:ind w:firstLine="720"/>
        <w:rPr>
          <w:sz w:val="24"/>
          <w:szCs w:val="24"/>
        </w:rPr>
      </w:pPr>
      <w:r w:rsidRPr="00283FF5">
        <w:rPr>
          <w:sz w:val="24"/>
          <w:szCs w:val="24"/>
        </w:rPr>
        <w:t xml:space="preserve">We used historical data collected by O.A. Stevens and </w:t>
      </w:r>
      <w:commentRangeStart w:id="28"/>
      <w:r w:rsidR="00283FF5">
        <w:rPr>
          <w:sz w:val="24"/>
          <w:szCs w:val="24"/>
        </w:rPr>
        <w:t>SET</w:t>
      </w:r>
      <w:commentRangeEnd w:id="28"/>
      <w:r w:rsidR="00CC579C">
        <w:rPr>
          <w:rStyle w:val="CommentReference"/>
        </w:rPr>
        <w:commentReference w:id="28"/>
      </w:r>
      <w:r w:rsidR="00283FF5" w:rsidRPr="00283FF5">
        <w:rPr>
          <w:sz w:val="24"/>
          <w:szCs w:val="24"/>
        </w:rPr>
        <w:t xml:space="preserve"> </w:t>
      </w:r>
      <w:r w:rsidRPr="00283FF5">
        <w:rPr>
          <w:sz w:val="24"/>
          <w:szCs w:val="24"/>
        </w:rPr>
        <w:t xml:space="preserve">to create a dataset of first flowering days (FFD) for </w:t>
      </w:r>
      <w:del w:id="29" w:author="Emma Chandler" w:date="2021-02-27T09:20:00Z">
        <w:r w:rsidRPr="00283FF5" w:rsidDel="00CC579C">
          <w:rPr>
            <w:sz w:val="24"/>
            <w:szCs w:val="24"/>
          </w:rPr>
          <w:delText xml:space="preserve">25 </w:delText>
        </w:r>
      </w:del>
      <w:ins w:id="30" w:author="Emma Chandler" w:date="2021-02-27T09:20:00Z">
        <w:r w:rsidR="00CC579C">
          <w:rPr>
            <w:sz w:val="24"/>
            <w:szCs w:val="24"/>
          </w:rPr>
          <w:t>21</w:t>
        </w:r>
        <w:r w:rsidR="00CC579C" w:rsidRPr="00283FF5">
          <w:rPr>
            <w:sz w:val="24"/>
            <w:szCs w:val="24"/>
          </w:rPr>
          <w:t xml:space="preserve"> </w:t>
        </w:r>
      </w:ins>
      <w:r w:rsidRPr="00283FF5">
        <w:rPr>
          <w:sz w:val="24"/>
          <w:szCs w:val="24"/>
        </w:rPr>
        <w:t xml:space="preserve">flowering plant species. The observations were made at </w:t>
      </w:r>
      <w:r w:rsidR="00283FF5">
        <w:rPr>
          <w:sz w:val="24"/>
          <w:szCs w:val="24"/>
        </w:rPr>
        <w:t>Bluestem Prairie (</w:t>
      </w:r>
      <w:commentRangeStart w:id="31"/>
      <w:r w:rsidR="00283FF5">
        <w:rPr>
          <w:sz w:val="24"/>
          <w:szCs w:val="24"/>
        </w:rPr>
        <w:t>link</w:t>
      </w:r>
      <w:commentRangeEnd w:id="31"/>
      <w:r w:rsidR="00CC579C">
        <w:rPr>
          <w:rStyle w:val="CommentReference"/>
        </w:rPr>
        <w:commentReference w:id="31"/>
      </w:r>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ins w:id="32" w:author="Emma Chandler" w:date="2021-02-28T21:21:00Z">
        <w:r w:rsidR="00532120">
          <w:rPr>
            <w:sz w:val="24"/>
            <w:szCs w:val="24"/>
          </w:rPr>
          <w:t>,</w:t>
        </w:r>
      </w:ins>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w:t>
      </w:r>
      <w:r w:rsidRPr="00283FF5">
        <w:rPr>
          <w:sz w:val="24"/>
          <w:szCs w:val="24"/>
        </w:rPr>
        <w:lastRenderedPageBreak/>
        <w:t xml:space="preserve">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26CAC044"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33"/>
      <w:r w:rsidRPr="00283FF5">
        <w:rPr>
          <w:sz w:val="24"/>
          <w:szCs w:val="24"/>
        </w:rPr>
        <w:t>http://www.ncdc.noaa.gov/oa/ncdc.html</w:t>
      </w:r>
      <w:commentRangeEnd w:id="33"/>
      <w:r w:rsidR="00FC33F2">
        <w:rPr>
          <w:rStyle w:val="CommentReference"/>
        </w:rPr>
        <w:commentReference w:id="33"/>
      </w:r>
      <w:r w:rsidRPr="00283FF5">
        <w:rPr>
          <w:sz w:val="24"/>
          <w:szCs w:val="24"/>
        </w:rPr>
        <w:t>). The climate data collection site (46 ° 56’ N, 96 ° 49’ W) is located at the Fargo International Airport</w:t>
      </w:r>
      <w:ins w:id="34" w:author="Emma Chandler" w:date="2021-02-28T21:22:00Z">
        <w:r w:rsidR="00532120">
          <w:rPr>
            <w:sz w:val="24"/>
            <w:szCs w:val="24"/>
          </w:rPr>
          <w:t>,</w:t>
        </w:r>
      </w:ins>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ins w:id="35" w:author="Emma Chandler" w:date="2021-02-27T09:23:00Z">
        <w:r w:rsidR="00CC579C">
          <w:rPr>
            <w:sz w:val="24"/>
            <w:szCs w:val="24"/>
          </w:rPr>
          <w:t xml:space="preserve"> was considered</w:t>
        </w:r>
      </w:ins>
      <w:ins w:id="36" w:author="Emma Chandler" w:date="2021-02-28T21:14:00Z">
        <w:r w:rsidR="004D42B2">
          <w:rPr>
            <w:sz w:val="24"/>
            <w:szCs w:val="24"/>
          </w:rPr>
          <w:t xml:space="preserve"> </w:t>
        </w:r>
      </w:ins>
      <w:del w:id="37" w:author="Emma Chandler" w:date="2021-02-27T09:23:00Z">
        <w:r w:rsidRPr="00283FF5" w:rsidDel="00CC579C">
          <w:rPr>
            <w:sz w:val="24"/>
            <w:szCs w:val="24"/>
          </w:rPr>
          <w:delText>=</w:delText>
        </w:r>
      </w:del>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40D475AE"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ins w:id="38" w:author="Emma Chandler" w:date="2021-02-28T21:23:00Z">
        <w:r w:rsidR="00532120">
          <w:rPr>
            <w:sz w:val="24"/>
            <w:szCs w:val="24"/>
          </w:rPr>
          <w:t>,</w:t>
        </w:r>
      </w:ins>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t>
      </w:r>
      <w:del w:id="39" w:author="Emma Chandler" w:date="2021-02-27T09:24:00Z">
        <w:r w:rsidRPr="00283FF5" w:rsidDel="00CC579C">
          <w:rPr>
            <w:sz w:val="24"/>
            <w:szCs w:val="24"/>
          </w:rPr>
          <w:delText>is</w:delText>
        </w:r>
      </w:del>
      <w:r w:rsidRPr="00283FF5">
        <w:rPr>
          <w:sz w:val="24"/>
          <w:szCs w:val="24"/>
        </w:rPr>
        <w:t xml:space="preserve"> was calculated as the day of the year on which the sum of the growing units </w:t>
      </w:r>
      <w:del w:id="40" w:author="Emma Chandler" w:date="2021-02-28T21:23:00Z">
        <w:r w:rsidRPr="00283FF5" w:rsidDel="00532120">
          <w:rPr>
            <w:sz w:val="24"/>
            <w:szCs w:val="24"/>
          </w:rPr>
          <w:delText>of the</w:delText>
        </w:r>
      </w:del>
      <w:ins w:id="41" w:author="Emma Chandler" w:date="2021-02-28T21:23:00Z">
        <w:r w:rsidR="00532120">
          <w:rPr>
            <w:sz w:val="24"/>
            <w:szCs w:val="24"/>
          </w:rPr>
          <w:t>for a</w:t>
        </w:r>
      </w:ins>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ins w:id="42" w:author="Emma Chandler" w:date="2021-02-27T09:25:00Z">
        <w:r w:rsidR="00F70C5E">
          <w:rPr>
            <w:sz w:val="24"/>
            <w:szCs w:val="24"/>
          </w:rPr>
          <w:t xml:space="preserve"> in the northern plains region</w:t>
        </w:r>
      </w:ins>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6AADA5B6"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snowfall over the first 90 days</w:t>
      </w:r>
      <w:del w:id="43" w:author="Emma Chandler" w:date="2021-02-27T09:31:00Z">
        <w:r w:rsidR="008930DC" w:rsidDel="00F70C5E">
          <w:rPr>
            <w:sz w:val="24"/>
            <w:szCs w:val="24"/>
          </w:rPr>
          <w:delText xml:space="preserve"> of a given year</w:delText>
        </w:r>
      </w:del>
      <w:r w:rsidRPr="00283FF5">
        <w:rPr>
          <w:sz w:val="24"/>
          <w:szCs w:val="24"/>
        </w:rPr>
        <w:t xml:space="preserve">. A second variable associated with </w:t>
      </w:r>
      <w:r w:rsidR="008930DC">
        <w:rPr>
          <w:sz w:val="24"/>
          <w:szCs w:val="24"/>
        </w:rPr>
        <w:t xml:space="preserve">winter </w:t>
      </w:r>
      <w:r w:rsidRPr="00283FF5">
        <w:rPr>
          <w:sz w:val="24"/>
          <w:szCs w:val="24"/>
        </w:rPr>
        <w:t>snowfall was the Date of Bare Ground (DOBG) or the day of the year when snowpack first reached zero. A couple records indicated a short period, one to two days, of snowpack late in the season which were excluded</w:t>
      </w:r>
      <w:del w:id="44" w:author="Emma Chandler" w:date="2021-02-28T21:25:00Z">
        <w:r w:rsidRPr="00283FF5" w:rsidDel="00532120">
          <w:rPr>
            <w:sz w:val="24"/>
            <w:szCs w:val="24"/>
          </w:rPr>
          <w:delText xml:space="preserve"> for a more realistic representation of first bare ground</w:delText>
        </w:r>
      </w:del>
      <w:r w:rsidRPr="00283FF5">
        <w:rPr>
          <w:sz w:val="24"/>
          <w:szCs w:val="24"/>
        </w:rPr>
        <w:t xml:space="preserve">.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ins w:id="45" w:author="Emma Chandler" w:date="2021-02-27T09:29:00Z">
        <w:r w:rsidR="00F70C5E">
          <w:rPr>
            <w:sz w:val="24"/>
            <w:szCs w:val="24"/>
          </w:rPr>
          <w:t>the</w:t>
        </w:r>
      </w:ins>
      <w:del w:id="46" w:author="Emma Chandler" w:date="2021-02-27T09:29:00Z">
        <w:r w:rsidRPr="00283FF5" w:rsidDel="00F70C5E">
          <w:rPr>
            <w:sz w:val="24"/>
            <w:szCs w:val="24"/>
          </w:rPr>
          <w:delText xml:space="preserve">which </w:delText>
        </w:r>
      </w:del>
      <w:ins w:id="47" w:author="Emma Chandler" w:date="2021-02-27T09:29:00Z">
        <w:r w:rsidR="00F70C5E" w:rsidRPr="00283FF5">
          <w:rPr>
            <w:sz w:val="24"/>
            <w:szCs w:val="24"/>
          </w:rPr>
          <w:t xml:space="preserve"> </w:t>
        </w:r>
      </w:ins>
      <w:r w:rsidRPr="00283FF5">
        <w:rPr>
          <w:sz w:val="24"/>
          <w:szCs w:val="24"/>
        </w:rPr>
        <w:t xml:space="preserve">day in March </w:t>
      </w:r>
      <w:ins w:id="48" w:author="Emma Chandler" w:date="2021-02-27T09:29:00Z">
        <w:r w:rsidR="00F70C5E">
          <w:rPr>
            <w:sz w:val="24"/>
            <w:szCs w:val="24"/>
          </w:rPr>
          <w:t>with</w:t>
        </w:r>
      </w:ins>
      <w:ins w:id="49" w:author="Emma Chandler" w:date="2021-02-27T09:28:00Z">
        <w:r w:rsidR="00F70C5E">
          <w:rPr>
            <w:sz w:val="24"/>
            <w:szCs w:val="24"/>
          </w:rPr>
          <w:t xml:space="preserve"> snowpack</w:t>
        </w:r>
      </w:ins>
      <w:ins w:id="50" w:author="Emma Chandler" w:date="2021-02-28T21:26:00Z">
        <w:r w:rsidR="00532120">
          <w:rPr>
            <w:sz w:val="24"/>
            <w:szCs w:val="24"/>
          </w:rPr>
          <w:t>s</w:t>
        </w:r>
      </w:ins>
      <w:ins w:id="51" w:author="Emma Chandler" w:date="2021-02-27T09:28:00Z">
        <w:r w:rsidR="00F70C5E">
          <w:rPr>
            <w:sz w:val="24"/>
            <w:szCs w:val="24"/>
          </w:rPr>
          <w:t xml:space="preserve"> that </w:t>
        </w:r>
      </w:ins>
      <w:del w:id="52" w:author="Emma Chandler" w:date="2021-02-27T09:30:00Z">
        <w:r w:rsidRPr="00283FF5" w:rsidDel="00F70C5E">
          <w:rPr>
            <w:sz w:val="24"/>
            <w:szCs w:val="24"/>
          </w:rPr>
          <w:delText xml:space="preserve">represented the optimal day for </w:delText>
        </w:r>
      </w:del>
      <w:r w:rsidRPr="00283FF5">
        <w:rPr>
          <w:sz w:val="24"/>
          <w:szCs w:val="24"/>
        </w:rPr>
        <w:t>best predict</w:t>
      </w:r>
      <w:ins w:id="53" w:author="Emma Chandler" w:date="2021-02-27T09:30:00Z">
        <w:r w:rsidR="00F70C5E">
          <w:rPr>
            <w:sz w:val="24"/>
            <w:szCs w:val="24"/>
          </w:rPr>
          <w:t>ed</w:t>
        </w:r>
      </w:ins>
      <w:del w:id="54" w:author="Emma Chandler" w:date="2021-02-27T09:30:00Z">
        <w:r w:rsidRPr="00283FF5" w:rsidDel="00F70C5E">
          <w:rPr>
            <w:sz w:val="24"/>
            <w:szCs w:val="24"/>
          </w:rPr>
          <w:delText>ing</w:delText>
        </w:r>
      </w:del>
      <w:r w:rsidRPr="00283FF5">
        <w:rPr>
          <w:sz w:val="24"/>
          <w:szCs w:val="24"/>
        </w:rPr>
        <w:t xml:space="preserve"> the first flowering day (FFD) </w:t>
      </w:r>
      <w:r w:rsidR="008930DC">
        <w:rPr>
          <w:sz w:val="24"/>
          <w:szCs w:val="24"/>
        </w:rPr>
        <w:t>for that species</w:t>
      </w:r>
      <w:del w:id="55" w:author="Emma Chandler" w:date="2021-02-27T09:30:00Z">
        <w:r w:rsidR="008930DC" w:rsidDel="00F70C5E">
          <w:rPr>
            <w:sz w:val="24"/>
            <w:szCs w:val="24"/>
          </w:rPr>
          <w:delText xml:space="preserve"> from </w:delText>
        </w:r>
        <w:r w:rsidRPr="00283FF5" w:rsidDel="00F70C5E">
          <w:rPr>
            <w:sz w:val="24"/>
            <w:szCs w:val="24"/>
          </w:rPr>
          <w:delText>snowpack</w:delText>
        </w:r>
      </w:del>
      <w:r w:rsidRPr="00283FF5">
        <w:rPr>
          <w:sz w:val="24"/>
          <w:szCs w:val="24"/>
        </w:rPr>
        <w:t xml:space="preserve">. The most predictive day was determined separately for each plant species.  </w:t>
      </w:r>
      <w:commentRangeStart w:id="56"/>
      <w:ins w:id="57" w:author="Emma Chandler" w:date="2021-02-27T09:32:00Z">
        <w:r w:rsidR="00F70C5E">
          <w:rPr>
            <w:sz w:val="24"/>
            <w:szCs w:val="24"/>
          </w:rPr>
          <w:t xml:space="preserve">We used this variable to avoid yearly variation in snowpack </w:t>
        </w:r>
      </w:ins>
      <w:ins w:id="58" w:author="Emma Chandler" w:date="2021-02-27T09:33:00Z">
        <w:r w:rsidR="00F70C5E">
          <w:rPr>
            <w:sz w:val="24"/>
            <w:szCs w:val="24"/>
          </w:rPr>
          <w:t>on a specific day in March.</w:t>
        </w:r>
        <w:commentRangeEnd w:id="56"/>
        <w:r w:rsidR="00F70C5E">
          <w:rPr>
            <w:rStyle w:val="CommentReference"/>
          </w:rPr>
          <w:commentReference w:id="56"/>
        </w:r>
        <w:r w:rsidR="00F70C5E">
          <w:rPr>
            <w:sz w:val="24"/>
            <w:szCs w:val="24"/>
          </w:rPr>
          <w:t xml:space="preserve"> </w:t>
        </w:r>
      </w:ins>
      <w:commentRangeStart w:id="59"/>
      <w:del w:id="60" w:author="Emma Chandler" w:date="2021-02-27T09:32:00Z">
        <w:r w:rsidR="008930DC" w:rsidDel="00F70C5E">
          <w:rPr>
            <w:sz w:val="24"/>
            <w:szCs w:val="24"/>
          </w:rPr>
          <w:delText>We ran separate linear regressions where FFD was the dependent variable and snowpack on day X was the independent variable for each day in March</w:delText>
        </w:r>
        <w:r w:rsidR="001D3160" w:rsidDel="00F70C5E">
          <w:rPr>
            <w:sz w:val="24"/>
            <w:szCs w:val="24"/>
          </w:rPr>
          <w:delText xml:space="preserve">.  AIC values were determined for each regression and the model associated with the lowest AIC value was chosen and used to assign the day in March consistently used for SPDX in that species.  </w:delText>
        </w:r>
        <w:r w:rsidRPr="00283FF5" w:rsidDel="00F70C5E">
          <w:rPr>
            <w:sz w:val="24"/>
            <w:szCs w:val="24"/>
          </w:rPr>
          <w:delText xml:space="preserve"> </w:delText>
        </w:r>
      </w:del>
      <w:del w:id="61" w:author="Emma Chandler" w:date="2021-02-27T09:27:00Z">
        <w:r w:rsidR="001D3160" w:rsidDel="00F70C5E">
          <w:rPr>
            <w:sz w:val="24"/>
            <w:szCs w:val="24"/>
          </w:rPr>
          <w:delText>Thus</w:delText>
        </w:r>
        <w:r w:rsidR="00FA755C" w:rsidDel="00F70C5E">
          <w:rPr>
            <w:sz w:val="24"/>
            <w:szCs w:val="24"/>
          </w:rPr>
          <w:delText>,</w:delText>
        </w:r>
        <w:r w:rsidR="001D3160" w:rsidDel="00F70C5E">
          <w:rPr>
            <w:sz w:val="24"/>
            <w:szCs w:val="24"/>
          </w:rPr>
          <w:delText xml:space="preserve"> </w:delText>
        </w:r>
        <w:r w:rsidRPr="00283FF5" w:rsidDel="00F70C5E">
          <w:rPr>
            <w:sz w:val="24"/>
            <w:szCs w:val="24"/>
          </w:rPr>
          <w:delText xml:space="preserve">SPDX values </w:delText>
        </w:r>
        <w:r w:rsidR="001D3160" w:rsidDel="00F70C5E">
          <w:rPr>
            <w:sz w:val="24"/>
            <w:szCs w:val="24"/>
          </w:rPr>
          <w:delText xml:space="preserve">increase with increase and decrease with increasing and decreasing snowpack </w:delText>
        </w:r>
        <w:r w:rsidRPr="00283FF5" w:rsidDel="00F70C5E">
          <w:rPr>
            <w:sz w:val="24"/>
            <w:szCs w:val="24"/>
          </w:rPr>
          <w:delText xml:space="preserve">on </w:delText>
        </w:r>
        <w:r w:rsidR="001D3160" w:rsidDel="00F70C5E">
          <w:rPr>
            <w:sz w:val="24"/>
            <w:szCs w:val="24"/>
          </w:rPr>
          <w:delText>the</w:delText>
        </w:r>
        <w:r w:rsidRPr="00283FF5" w:rsidDel="00F70C5E">
          <w:rPr>
            <w:sz w:val="24"/>
            <w:szCs w:val="24"/>
          </w:rPr>
          <w:delText xml:space="preserve"> selected day </w:delText>
        </w:r>
        <w:r w:rsidR="001D3160" w:rsidDel="00F70C5E">
          <w:rPr>
            <w:sz w:val="24"/>
            <w:szCs w:val="24"/>
          </w:rPr>
          <w:delText>of</w:delText>
        </w:r>
        <w:r w:rsidRPr="00283FF5" w:rsidDel="00F70C5E">
          <w:rPr>
            <w:sz w:val="24"/>
            <w:szCs w:val="24"/>
          </w:rPr>
          <w:delText xml:space="preserve"> March.</w:delText>
        </w:r>
        <w:r w:rsidR="001D3160" w:rsidDel="00F70C5E">
          <w:rPr>
            <w:sz w:val="24"/>
            <w:szCs w:val="24"/>
          </w:rPr>
          <w:delText xml:space="preserve">  </w:delText>
        </w:r>
      </w:del>
      <w:commentRangeEnd w:id="59"/>
      <w:r w:rsidR="00F70C5E">
        <w:rPr>
          <w:rStyle w:val="CommentReference"/>
        </w:rPr>
        <w:commentReference w:id="59"/>
      </w:r>
      <w:r w:rsidR="001D3160">
        <w:rPr>
          <w:sz w:val="24"/>
          <w:szCs w:val="24"/>
        </w:rPr>
        <w:t>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22BB2544" w:rsidR="004F73A2" w:rsidRPr="00283FF5" w:rsidRDefault="001D3160" w:rsidP="00283FF5">
      <w:pPr>
        <w:spacing w:after="0" w:line="480" w:lineRule="auto"/>
        <w:ind w:firstLine="720"/>
        <w:rPr>
          <w:sz w:val="24"/>
          <w:szCs w:val="24"/>
        </w:rPr>
      </w:pPr>
      <w:r>
        <w:rPr>
          <w:sz w:val="24"/>
          <w:szCs w:val="24"/>
        </w:rPr>
        <w:t>Our goal was to use Structural Equation Modelling (</w:t>
      </w:r>
      <w:commentRangeStart w:id="62"/>
      <w:r w:rsidR="001B6481">
        <w:rPr>
          <w:sz w:val="24"/>
          <w:szCs w:val="24"/>
        </w:rPr>
        <w:t>Grace 2006</w:t>
      </w:r>
      <w:commentRangeEnd w:id="62"/>
      <w:r w:rsidR="003368E8">
        <w:rPr>
          <w:rStyle w:val="CommentReference"/>
        </w:rPr>
        <w:commentReference w:id="62"/>
      </w:r>
      <w:r>
        <w:rPr>
          <w:sz w:val="24"/>
          <w:szCs w:val="24"/>
        </w:rPr>
        <w:t xml:space="preserve">) 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63"/>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63"/>
      <w:r w:rsidR="00895FF2" w:rsidRPr="00283FF5">
        <w:rPr>
          <w:rStyle w:val="CommentReference"/>
          <w:sz w:val="24"/>
          <w:szCs w:val="24"/>
        </w:rPr>
        <w:commentReference w:id="63"/>
      </w:r>
      <w:r w:rsidR="004F73A2" w:rsidRPr="00283FF5">
        <w:rPr>
          <w:sz w:val="24"/>
          <w:szCs w:val="24"/>
        </w:rPr>
        <w:t xml:space="preserve">in R </w:t>
      </w:r>
      <w:r w:rsidR="002B392A">
        <w:rPr>
          <w:sz w:val="24"/>
          <w:szCs w:val="24"/>
        </w:rPr>
        <w:t>to 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65"/>
      <w:r w:rsidR="002B392A">
        <w:rPr>
          <w:sz w:val="24"/>
          <w:szCs w:val="24"/>
        </w:rPr>
        <w:t>Fig. 1</w:t>
      </w:r>
      <w:commentRangeEnd w:id="65"/>
      <w:r w:rsidR="004D42B2">
        <w:rPr>
          <w:rStyle w:val="CommentReference"/>
        </w:rPr>
        <w:commentReference w:id="65"/>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ins w:id="66" w:author="Emma Chandler" w:date="2021-02-28T21:27:00Z">
        <w:r w:rsidR="00532120">
          <w:rPr>
            <w:sz w:val="24"/>
            <w:szCs w:val="24"/>
          </w:rPr>
          <w:t>,</w:t>
        </w:r>
      </w:ins>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w:t>
      </w:r>
      <w:r w:rsidR="004F73A2" w:rsidRPr="00283FF5">
        <w:rPr>
          <w:sz w:val="24"/>
          <w:szCs w:val="24"/>
        </w:rPr>
        <w:lastRenderedPageBreak/>
        <w:t>residual covariances between the exogenous variables</w:t>
      </w:r>
      <w:del w:id="67" w:author="Emma Chandler" w:date="2021-02-27T09:03:00Z">
        <w:r w:rsidR="00A24BE4" w:rsidDel="005C7B79">
          <w:rPr>
            <w:sz w:val="24"/>
            <w:szCs w:val="24"/>
          </w:rPr>
          <w:delText xml:space="preserve"> </w:delText>
        </w:r>
      </w:del>
      <w:r w:rsidR="004F73A2" w:rsidRPr="00283FF5">
        <w:rPr>
          <w:sz w:val="24"/>
          <w:szCs w:val="24"/>
        </w:rPr>
        <w:t xml:space="preserve">.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68"/>
      <w:r w:rsidR="004F73A2" w:rsidRPr="00283FF5">
        <w:rPr>
          <w:sz w:val="24"/>
          <w:szCs w:val="24"/>
        </w:rPr>
        <w:t xml:space="preserve">likelihood (FIML) </w:t>
      </w:r>
      <w:commentRangeEnd w:id="68"/>
      <w:r w:rsidR="00895FF2" w:rsidRPr="00283FF5">
        <w:rPr>
          <w:rStyle w:val="CommentReference"/>
          <w:sz w:val="24"/>
          <w:szCs w:val="24"/>
        </w:rPr>
        <w:commentReference w:id="68"/>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t>
      </w:r>
      <w:del w:id="70" w:author="Emma Chandler" w:date="2021-02-28T21:27:00Z">
        <w:r w:rsidR="004F73A2" w:rsidRPr="00283FF5" w:rsidDel="00532120">
          <w:rPr>
            <w:sz w:val="24"/>
            <w:szCs w:val="24"/>
          </w:rPr>
          <w:delText xml:space="preserve"> </w:delText>
        </w:r>
      </w:del>
      <w:r w:rsidR="004F73A2" w:rsidRPr="00283FF5">
        <w:rPr>
          <w:sz w:val="24"/>
          <w:szCs w:val="24"/>
        </w:rPr>
        <w:t xml:space="preserve">We used regression estimates for indirect and direct effects to interpret the relationships between latent variables in each of the species. </w:t>
      </w:r>
    </w:p>
    <w:p w14:paraId="71AAC504" w14:textId="6FBE1FB2"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del w:id="71" w:author="Emma Chandler" w:date="2021-02-28T21:28:00Z">
        <w:r w:rsidRPr="00283FF5" w:rsidDel="00532120">
          <w:rPr>
            <w:sz w:val="24"/>
            <w:szCs w:val="24"/>
          </w:rPr>
          <w:delText xml:space="preserve">and </w:delText>
        </w:r>
      </w:del>
      <w:ins w:id="72" w:author="Emma Chandler" w:date="2021-02-28T21:28:00Z">
        <w:r w:rsidR="00532120">
          <w:rPr>
            <w:sz w:val="24"/>
            <w:szCs w:val="24"/>
          </w:rPr>
          <w:t>or</w:t>
        </w:r>
        <w:r w:rsidR="00532120" w:rsidRPr="00283FF5">
          <w:rPr>
            <w:sz w:val="24"/>
            <w:szCs w:val="24"/>
          </w:rPr>
          <w:t xml:space="preserve"> </w:t>
        </w:r>
      </w:ins>
      <w:r w:rsidRPr="00283FF5">
        <w:rPr>
          <w:sz w:val="24"/>
          <w:szCs w:val="24"/>
        </w:rPr>
        <w:t>AGDU</w:t>
      </w:r>
      <w:r w:rsidR="005F1ACF">
        <w:rPr>
          <w:sz w:val="24"/>
          <w:szCs w:val="24"/>
        </w:rPr>
        <w:t xml:space="preserve">.  After using the </w:t>
      </w:r>
      <w:r w:rsidR="005F1ACF" w:rsidRPr="00532120">
        <w:rPr>
          <w:i/>
          <w:iCs/>
          <w:sz w:val="24"/>
          <w:szCs w:val="24"/>
          <w:rPrChange w:id="73" w:author="Emma Chandler" w:date="2021-02-28T21:28:00Z">
            <w:rPr>
              <w:sz w:val="24"/>
              <w:szCs w:val="24"/>
            </w:rPr>
          </w:rPrChange>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ins w:id="74" w:author="Emma Chandler" w:date="2021-02-27T09:38:00Z">
        <w:r w:rsidR="00D477DF">
          <w:rPr>
            <w:sz w:val="24"/>
            <w:szCs w:val="24"/>
          </w:rPr>
          <w:t>,</w:t>
        </w:r>
      </w:ins>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13AB279B"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ins w:id="75" w:author="Emma Chandler" w:date="2021-02-28T21:05:00Z">
        <w:r w:rsidR="004729E2">
          <w:rPr>
            <w:sz w:val="24"/>
            <w:szCs w:val="24"/>
          </w:rPr>
          <w:t>5</w:t>
        </w:r>
      </w:ins>
      <w:del w:id="76" w:author="Emma Chandler" w:date="2021-02-28T21:05:00Z">
        <w:r w:rsidR="004729E2" w:rsidDel="004729E2">
          <w:rPr>
            <w:sz w:val="24"/>
            <w:szCs w:val="24"/>
          </w:rPr>
          <w:delText>X</w:delText>
        </w:r>
      </w:del>
      <w:r w:rsidR="00DF5FDE">
        <w:rPr>
          <w:sz w:val="24"/>
          <w:szCs w:val="24"/>
        </w:rPr>
        <w:t xml:space="preserve"> to </w:t>
      </w:r>
      <w:ins w:id="77" w:author="Emma Chandler" w:date="2021-02-28T21:05:00Z">
        <w:r w:rsidR="004729E2">
          <w:rPr>
            <w:sz w:val="24"/>
            <w:szCs w:val="24"/>
          </w:rPr>
          <w:t>13</w:t>
        </w:r>
      </w:ins>
      <w:del w:id="78" w:author="Emma Chandler" w:date="2021-02-28T21:05:00Z">
        <w:r w:rsidR="004729E2" w:rsidDel="004729E2">
          <w:rPr>
            <w:sz w:val="24"/>
            <w:szCs w:val="24"/>
          </w:rPr>
          <w:delText>Y</w:delText>
        </w:r>
      </w:del>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ins w:id="79" w:author="Emma Chandler" w:date="2021-02-28T21:05:00Z">
        <w:r w:rsidR="004729E2">
          <w:rPr>
            <w:sz w:val="24"/>
            <w:szCs w:val="24"/>
          </w:rPr>
          <w:t>123</w:t>
        </w:r>
      </w:ins>
      <w:del w:id="80" w:author="Emma Chandler" w:date="2021-02-28T21:05:00Z">
        <w:r w:rsidR="004729E2" w:rsidDel="004729E2">
          <w:rPr>
            <w:sz w:val="24"/>
            <w:szCs w:val="24"/>
          </w:rPr>
          <w:delText>X</w:delText>
        </w:r>
      </w:del>
      <w:r w:rsidRPr="000B3163">
        <w:rPr>
          <w:sz w:val="24"/>
          <w:szCs w:val="24"/>
        </w:rPr>
        <w:t xml:space="preserve"> to a high of </w:t>
      </w:r>
      <w:ins w:id="81" w:author="Emma Chandler" w:date="2021-02-28T21:05:00Z">
        <w:r w:rsidR="004729E2">
          <w:rPr>
            <w:sz w:val="24"/>
            <w:szCs w:val="24"/>
          </w:rPr>
          <w:t>206</w:t>
        </w:r>
      </w:ins>
      <w:del w:id="82" w:author="Emma Chandler" w:date="2021-02-28T21:05:00Z">
        <w:r w:rsidR="004729E2" w:rsidDel="004729E2">
          <w:rPr>
            <w:sz w:val="24"/>
            <w:szCs w:val="24"/>
          </w:rPr>
          <w:delText>Y</w:delText>
        </w:r>
      </w:del>
      <w:r w:rsidRPr="00283FF5">
        <w:rPr>
          <w:sz w:val="24"/>
          <w:szCs w:val="24"/>
        </w:rPr>
        <w:t xml:space="preserve"> and included early, mid, and late spring flowering species (Fig. </w:t>
      </w:r>
      <w:commentRangeStart w:id="83"/>
      <w:r w:rsidRPr="00283FF5">
        <w:rPr>
          <w:sz w:val="24"/>
          <w:szCs w:val="24"/>
        </w:rPr>
        <w:t>X</w:t>
      </w:r>
      <w:commentRangeEnd w:id="83"/>
      <w:r w:rsidR="001D1E9C">
        <w:rPr>
          <w:rStyle w:val="CommentReference"/>
        </w:rPr>
        <w:commentReference w:id="83"/>
      </w:r>
      <w:r w:rsidRPr="00283FF5">
        <w:rPr>
          <w:sz w:val="24"/>
          <w:szCs w:val="24"/>
        </w:rPr>
        <w:t>)</w:t>
      </w:r>
      <w:r w:rsidR="00A04784">
        <w:rPr>
          <w:sz w:val="24"/>
          <w:szCs w:val="24"/>
        </w:rPr>
        <w:t>1)</w:t>
      </w:r>
    </w:p>
    <w:p w14:paraId="7DECF81F" w14:textId="5EB322E3" w:rsidR="009C0FB2" w:rsidRPr="00283FF5" w:rsidRDefault="009C0FB2" w:rsidP="00283FF5">
      <w:pPr>
        <w:pStyle w:val="Heading2"/>
        <w:spacing w:line="480" w:lineRule="auto"/>
        <w:rPr>
          <w:szCs w:val="24"/>
        </w:rPr>
      </w:pPr>
      <w:r w:rsidRPr="00283FF5">
        <w:rPr>
          <w:szCs w:val="24"/>
        </w:rPr>
        <w:lastRenderedPageBreak/>
        <w:t>Model selection</w:t>
      </w:r>
    </w:p>
    <w:p w14:paraId="36E3E878" w14:textId="08150597" w:rsidR="00A05B6D" w:rsidRPr="00FA755C" w:rsidRDefault="000115C6" w:rsidP="000C39CD">
      <w:pPr>
        <w:pStyle w:val="Heading2"/>
        <w:spacing w:line="480" w:lineRule="auto"/>
        <w:ind w:firstLine="720"/>
        <w:rPr>
          <w:i w:val="0"/>
          <w:iCs/>
          <w:szCs w:val="24"/>
        </w:rPr>
      </w:pPr>
      <w:r w:rsidRPr="00FA755C">
        <w:rPr>
          <w:i w:val="0"/>
          <w:iCs/>
          <w:szCs w:val="24"/>
        </w:rPr>
        <w:t xml:space="preserve">Model selection comparisons of AIC values among the three reduced models and the full model indicated that the best explanatory model was the reduced model </w:t>
      </w:r>
      <w:del w:id="84" w:author="Emma Chandler" w:date="2021-02-28T21:29:00Z">
        <w:r w:rsidRPr="00FA755C" w:rsidDel="00532120">
          <w:rPr>
            <w:i w:val="0"/>
            <w:iCs/>
            <w:szCs w:val="24"/>
          </w:rPr>
          <w:delText xml:space="preserve">which </w:delText>
        </w:r>
      </w:del>
      <w:ins w:id="85" w:author="Emma Chandler" w:date="2021-02-28T21:29:00Z">
        <w:r w:rsidR="00532120">
          <w:rPr>
            <w:i w:val="0"/>
            <w:iCs/>
            <w:szCs w:val="24"/>
          </w:rPr>
          <w:t>that</w:t>
        </w:r>
        <w:r w:rsidR="00532120" w:rsidRPr="00FA755C">
          <w:rPr>
            <w:i w:val="0"/>
            <w:iCs/>
            <w:szCs w:val="24"/>
          </w:rPr>
          <w:t xml:space="preserve"> </w:t>
        </w:r>
      </w:ins>
      <w:r w:rsidRPr="00FA755C">
        <w:rPr>
          <w:i w:val="0"/>
          <w:iCs/>
          <w:szCs w:val="24"/>
        </w:rPr>
        <w:t>excluded DOBG</w:t>
      </w:r>
      <w:ins w:id="86" w:author="Emma Chandler" w:date="2021-02-27T09:53:00Z">
        <w:r w:rsidR="00D168B9">
          <w:rPr>
            <w:i w:val="0"/>
            <w:iCs/>
            <w:szCs w:val="24"/>
          </w:rPr>
          <w:t xml:space="preserve">. </w:t>
        </w:r>
      </w:ins>
      <w:del w:id="87" w:author="Emma Chandler" w:date="2021-02-27T09:53:00Z">
        <w:r w:rsidRPr="00FA755C" w:rsidDel="00D168B9">
          <w:rPr>
            <w:i w:val="0"/>
            <w:iCs/>
            <w:szCs w:val="24"/>
          </w:rPr>
          <w:delText xml:space="preserve"> indicating </w:delText>
        </w:r>
      </w:del>
      <w:ins w:id="88" w:author="Emma Chandler" w:date="2021-02-27T09:53:00Z">
        <w:r w:rsidR="00D168B9">
          <w:rPr>
            <w:i w:val="0"/>
            <w:iCs/>
            <w:szCs w:val="24"/>
          </w:rPr>
          <w:t>This indicates</w:t>
        </w:r>
        <w:r w:rsidR="00D168B9" w:rsidRPr="00FA755C">
          <w:rPr>
            <w:i w:val="0"/>
            <w:iCs/>
            <w:szCs w:val="24"/>
          </w:rPr>
          <w:t xml:space="preserve"> </w:t>
        </w:r>
      </w:ins>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2E3151BE"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 squared statistic</w:t>
      </w:r>
      <w:r w:rsidR="006A2E49">
        <w:rPr>
          <w:sz w:val="24"/>
          <w:szCs w:val="24"/>
        </w:rPr>
        <w:t xml:space="preserve"> estimating goodness of fit</w:t>
      </w:r>
      <w:ins w:id="89" w:author="Emma Chandler" w:date="2021-02-28T21:30:00Z">
        <w:r w:rsidR="00786AB8">
          <w:rPr>
            <w:sz w:val="24"/>
            <w:szCs w:val="24"/>
          </w:rPr>
          <w:t>,</w:t>
        </w:r>
      </w:ins>
      <w:del w:id="90" w:author="Emma Chandler" w:date="2021-02-28T21:30:00Z">
        <w:r w:rsidR="006A2E49" w:rsidDel="00786AB8">
          <w:rPr>
            <w:sz w:val="24"/>
            <w:szCs w:val="24"/>
          </w:rPr>
          <w:delText xml:space="preserve"> of</w:delText>
        </w:r>
      </w:del>
      <w:r w:rsidR="006A2E49">
        <w:rPr>
          <w:sz w:val="24"/>
          <w:szCs w:val="24"/>
        </w:rPr>
        <w:t xml:space="preserve"> the reduced model </w:t>
      </w:r>
      <w:del w:id="91" w:author="Emma Chandler" w:date="2021-02-28T21:30:00Z">
        <w:r w:rsidR="006A2E49" w:rsidDel="00786AB8">
          <w:rPr>
            <w:sz w:val="24"/>
            <w:szCs w:val="24"/>
          </w:rPr>
          <w:delText>for FFD of each species</w:delText>
        </w:r>
        <w:r w:rsidR="00D40FF5" w:rsidRPr="00283FF5" w:rsidDel="00786AB8">
          <w:rPr>
            <w:sz w:val="24"/>
            <w:szCs w:val="24"/>
          </w:rPr>
          <w:delText xml:space="preserve"> t</w:delText>
        </w:r>
        <w:r w:rsidRPr="00283FF5" w:rsidDel="00786AB8">
          <w:rPr>
            <w:sz w:val="24"/>
            <w:szCs w:val="24"/>
          </w:rPr>
          <w:delText xml:space="preserve">he model </w:delText>
        </w:r>
      </w:del>
      <w:r w:rsidRPr="00283FF5">
        <w:rPr>
          <w:sz w:val="24"/>
          <w:szCs w:val="24"/>
        </w:rPr>
        <w:t xml:space="preserve">was a good representation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7038ACEA" w:rsidR="00A04784" w:rsidRPr="00E87C27" w:rsidRDefault="006D5198" w:rsidP="00283FF5">
      <w:pPr>
        <w:spacing w:line="480" w:lineRule="auto"/>
        <w:ind w:firstLine="720"/>
        <w:rPr>
          <w:sz w:val="24"/>
          <w:szCs w:val="24"/>
        </w:rPr>
      </w:pPr>
      <w:r>
        <w:rPr>
          <w:sz w:val="24"/>
          <w:szCs w:val="24"/>
        </w:rPr>
        <w:t xml:space="preserve">The results of path analysis are presented in Figure </w:t>
      </w:r>
      <w:r w:rsidRPr="00E87C27">
        <w:rPr>
          <w:sz w:val="24"/>
          <w:szCs w:val="24"/>
        </w:rPr>
        <w:t>3</w:t>
      </w:r>
      <w:ins w:id="92" w:author="Emma Chandler" w:date="2021-02-28T21:31:00Z">
        <w:r w:rsidR="00786AB8">
          <w:rPr>
            <w:sz w:val="24"/>
            <w:szCs w:val="24"/>
          </w:rPr>
          <w:t xml:space="preserve"> and Table 1</w:t>
        </w:r>
      </w:ins>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del w:id="93" w:author="Emma Chandler" w:date="2021-02-27T09:59:00Z">
        <w:r w:rsidR="00FE6637" w:rsidRPr="00E87C27" w:rsidDel="003259F6">
          <w:rPr>
            <w:sz w:val="24"/>
            <w:szCs w:val="24"/>
          </w:rPr>
          <w:delText>(say something here about general effects of AGDU on SPDX)</w:delText>
        </w:r>
      </w:del>
      <w:ins w:id="94" w:author="Emma Chandler" w:date="2021-02-27T09:59:00Z">
        <w:r w:rsidR="003259F6">
          <w:rPr>
            <w:sz w:val="24"/>
            <w:szCs w:val="24"/>
          </w:rPr>
          <w:t>For the direct effect of AGDU on SPDX</w:t>
        </w:r>
      </w:ins>
      <w:ins w:id="95" w:author="Emma Chandler" w:date="2021-02-27T10:03:00Z">
        <w:r w:rsidR="003259F6">
          <w:rPr>
            <w:sz w:val="24"/>
            <w:szCs w:val="24"/>
          </w:rPr>
          <w:t>, only 5 of 19 were significant and all regression c</w:t>
        </w:r>
      </w:ins>
      <w:ins w:id="96" w:author="Emma Chandler" w:date="2021-02-27T10:04:00Z">
        <w:r w:rsidR="003259F6">
          <w:rPr>
            <w:sz w:val="24"/>
            <w:szCs w:val="24"/>
          </w:rPr>
          <w:t>oefficients were weakly positive</w:t>
        </w:r>
      </w:ins>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ins w:id="97" w:author="Emma Chandler" w:date="2021-02-27T10:04:00Z">
        <w:r w:rsidR="003259F6">
          <w:rPr>
            <w:sz w:val="24"/>
            <w:szCs w:val="24"/>
          </w:rPr>
          <w:t>3</w:t>
        </w:r>
      </w:ins>
      <w:del w:id="98" w:author="Emma Chandler" w:date="2021-02-27T10:04:00Z">
        <w:r w:rsidR="00FE6637" w:rsidRPr="00E87C27" w:rsidDel="003259F6">
          <w:rPr>
            <w:sz w:val="24"/>
            <w:szCs w:val="24"/>
          </w:rPr>
          <w:delText>1</w:delText>
        </w:r>
      </w:del>
      <w:r w:rsidR="00A00388" w:rsidRPr="00E87C27">
        <w:rPr>
          <w:sz w:val="24"/>
          <w:szCs w:val="24"/>
        </w:rPr>
        <w:t xml:space="preserve"> species (</w:t>
      </w:r>
      <w:r w:rsidR="00FE6637" w:rsidRPr="005163F1">
        <w:rPr>
          <w:i/>
          <w:sz w:val="24"/>
          <w:szCs w:val="24"/>
        </w:rPr>
        <w:t>Zigadenus elegans</w:t>
      </w:r>
      <w:ins w:id="99" w:author="Emma Chandler" w:date="2021-02-27T10:05:00Z">
        <w:r w:rsidR="003259F6">
          <w:rPr>
            <w:iCs/>
            <w:sz w:val="24"/>
            <w:szCs w:val="24"/>
          </w:rPr>
          <w:t xml:space="preserve">, </w:t>
        </w:r>
        <w:r w:rsidR="003259F6">
          <w:rPr>
            <w:i/>
            <w:sz w:val="24"/>
            <w:szCs w:val="24"/>
          </w:rPr>
          <w:t>Rosa arkansana</w:t>
        </w:r>
        <w:r w:rsidR="003259F6">
          <w:rPr>
            <w:iCs/>
            <w:sz w:val="24"/>
            <w:szCs w:val="24"/>
          </w:rPr>
          <w:t xml:space="preserve">, and </w:t>
        </w:r>
        <w:r w:rsidR="003259F6">
          <w:rPr>
            <w:i/>
            <w:sz w:val="24"/>
            <w:szCs w:val="24"/>
          </w:rPr>
          <w:t>Cypripedium candidum</w:t>
        </w:r>
      </w:ins>
      <w:r w:rsidR="00A00388" w:rsidRPr="00E87C27">
        <w:rPr>
          <w:sz w:val="24"/>
          <w:szCs w:val="24"/>
        </w:rPr>
        <w:t xml:space="preserve">).  </w:t>
      </w:r>
    </w:p>
    <w:p w14:paraId="6C428572" w14:textId="04BBF417" w:rsidR="00A05B6D" w:rsidRDefault="00A05B6D" w:rsidP="00283FF5">
      <w:pPr>
        <w:spacing w:line="480" w:lineRule="auto"/>
        <w:ind w:firstLine="720"/>
        <w:rPr>
          <w:ins w:id="100" w:author="Steven Travers" w:date="2021-02-23T22:33:00Z"/>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xml:space="preserve">) was a predictably strong one. </w:t>
      </w:r>
      <w:del w:id="101" w:author="Emma Chandler" w:date="2021-02-28T21:32:00Z">
        <w:r w:rsidR="00A00388" w:rsidRPr="00E87C27" w:rsidDel="00786AB8">
          <w:rPr>
            <w:sz w:val="24"/>
            <w:szCs w:val="24"/>
          </w:rPr>
          <w:delText xml:space="preserve"> </w:delText>
        </w:r>
      </w:del>
      <w:r w:rsidR="00A00388" w:rsidRPr="00E87C27">
        <w:rPr>
          <w:sz w:val="24"/>
          <w:szCs w:val="24"/>
        </w:rPr>
        <w:t>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 xml:space="preserve">all species. </w:t>
      </w:r>
      <w:del w:id="102" w:author="Emma Chandler" w:date="2021-02-28T21:32:00Z">
        <w:r w:rsidR="00A00388" w:rsidRPr="00E87C27" w:rsidDel="00786AB8">
          <w:rPr>
            <w:sz w:val="24"/>
            <w:szCs w:val="24"/>
          </w:rPr>
          <w:delText xml:space="preserve"> </w:delText>
        </w:r>
      </w:del>
      <w:r w:rsidRPr="00E87C27">
        <w:rPr>
          <w:sz w:val="24"/>
          <w:szCs w:val="24"/>
        </w:rPr>
        <w:t>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del w:id="103" w:author="Emma Chandler" w:date="2021-02-27T09:04:00Z">
        <w:r w:rsidR="0093204B" w:rsidRPr="00E87C27" w:rsidDel="005C7B79">
          <w:rPr>
            <w:sz w:val="24"/>
            <w:szCs w:val="24"/>
          </w:rPr>
          <w:delText>However</w:delText>
        </w:r>
      </w:del>
      <w:ins w:id="104" w:author="Emma Chandler" w:date="2021-02-27T09:04:00Z">
        <w:r w:rsidR="005C7B79" w:rsidRPr="00E87C27">
          <w:rPr>
            <w:sz w:val="24"/>
            <w:szCs w:val="24"/>
          </w:rPr>
          <w:t>However,</w:t>
        </w:r>
      </w:ins>
      <w:r w:rsidR="0093204B" w:rsidRPr="00E87C27">
        <w:rPr>
          <w:sz w:val="24"/>
          <w:szCs w:val="24"/>
        </w:rPr>
        <w:t xml:space="preserve"> in the other two </w:t>
      </w:r>
      <w:del w:id="105" w:author="Emma Chandler" w:date="2021-02-27T09:04:00Z">
        <w:r w:rsidR="00CD2B46" w:rsidRPr="00E87C27" w:rsidDel="005C7B79">
          <w:rPr>
            <w:sz w:val="24"/>
            <w:szCs w:val="24"/>
          </w:rPr>
          <w:delText xml:space="preserve"> </w:delText>
        </w:r>
      </w:del>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coefficient was </w:t>
      </w:r>
      <w:r w:rsidRPr="00E87C27">
        <w:rPr>
          <w:sz w:val="24"/>
          <w:szCs w:val="24"/>
        </w:rPr>
        <w:t>positive.</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ins w:id="106" w:author="Emma Chandler" w:date="2021-02-27T09:04:00Z">
        <w:r w:rsidR="005C7B79">
          <w:rPr>
            <w:sz w:val="24"/>
            <w:szCs w:val="24"/>
          </w:rPr>
          <w:t xml:space="preserve"> </w:t>
        </w:r>
      </w:ins>
      <w:r w:rsidR="00CD2B46">
        <w:rPr>
          <w:sz w:val="24"/>
          <w:szCs w:val="24"/>
        </w:rPr>
        <w:t>(</w:t>
      </w:r>
      <w:r w:rsidR="0093204B">
        <w:rPr>
          <w:sz w:val="24"/>
          <w:szCs w:val="24"/>
        </w:rPr>
        <w:t>Table 1</w:t>
      </w:r>
      <w:r w:rsidR="00CD2B46">
        <w:rPr>
          <w:sz w:val="24"/>
          <w:szCs w:val="24"/>
        </w:rPr>
        <w:t xml:space="preserve">). </w:t>
      </w:r>
    </w:p>
    <w:p w14:paraId="219B58E6" w14:textId="568F4E9B" w:rsidR="00E25575" w:rsidRPr="00283FF5" w:rsidDel="003259F6" w:rsidRDefault="00E25575" w:rsidP="00283FF5">
      <w:pPr>
        <w:spacing w:line="480" w:lineRule="auto"/>
        <w:ind w:firstLine="720"/>
        <w:rPr>
          <w:del w:id="107" w:author="Emma Chandler" w:date="2021-02-27T10:06:00Z"/>
          <w:sz w:val="24"/>
          <w:szCs w:val="24"/>
        </w:rPr>
      </w:pP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5FB2842F"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del w:id="108" w:author="Emma Chandler" w:date="2021-02-27T10:07:00Z">
        <w:r w:rsidR="00360355" w:rsidDel="003259F6">
          <w:rPr>
            <w:sz w:val="24"/>
            <w:szCs w:val="24"/>
          </w:rPr>
          <w:delText xml:space="preserve">21 </w:delText>
        </w:r>
      </w:del>
      <w:ins w:id="109" w:author="Emma Chandler" w:date="2021-02-28T21:33:00Z">
        <w:r w:rsidR="00786AB8">
          <w:rPr>
            <w:sz w:val="24"/>
            <w:szCs w:val="24"/>
          </w:rPr>
          <w:t>19</w:t>
        </w:r>
      </w:ins>
      <w:ins w:id="110" w:author="Emma Chandler" w:date="2021-02-27T10:07:00Z">
        <w:r w:rsidR="003259F6">
          <w:rPr>
            <w:sz w:val="24"/>
            <w:szCs w:val="24"/>
          </w:rPr>
          <w:t xml:space="preserve"> </w:t>
        </w:r>
      </w:ins>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lastRenderedPageBreak/>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14A2F23F"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w:t>
      </w:r>
      <w:del w:id="111" w:author="Emma Chandler" w:date="2021-02-28T20:57:00Z">
        <w:r w:rsidR="0045390A" w:rsidRPr="0092017A" w:rsidDel="005D41D7">
          <w:rPr>
            <w:sz w:val="24"/>
            <w:szCs w:val="24"/>
          </w:rPr>
          <w:delText xml:space="preserve">those of </w:delText>
        </w:r>
      </w:del>
      <w:r w:rsidR="0045390A" w:rsidRPr="0092017A">
        <w:rPr>
          <w:sz w:val="24"/>
          <w:szCs w:val="24"/>
        </w:rPr>
        <w:t xml:space="preserve">other studies of </w:t>
      </w:r>
      <w:del w:id="112" w:author="Emma Chandler" w:date="2021-02-28T20:53:00Z">
        <w:r w:rsidR="0045390A" w:rsidRPr="0092017A" w:rsidDel="005D41D7">
          <w:rPr>
            <w:sz w:val="24"/>
            <w:szCs w:val="24"/>
          </w:rPr>
          <w:delText xml:space="preserve">both </w:delText>
        </w:r>
      </w:del>
      <w:ins w:id="113" w:author="Emma Chandler" w:date="2021-02-28T20:54:00Z">
        <w:r w:rsidR="005D41D7">
          <w:rPr>
            <w:sz w:val="24"/>
            <w:szCs w:val="24"/>
          </w:rPr>
          <w:t xml:space="preserve">plants in </w:t>
        </w:r>
      </w:ins>
      <w:r w:rsidR="0045390A" w:rsidRPr="0092017A">
        <w:rPr>
          <w:sz w:val="24"/>
          <w:szCs w:val="24"/>
        </w:rPr>
        <w:t>upper Midwestern prairie</w:t>
      </w:r>
      <w:ins w:id="114" w:author="Emma Chandler" w:date="2021-02-28T20:57:00Z">
        <w:r w:rsidR="005D41D7">
          <w:rPr>
            <w:sz w:val="24"/>
            <w:szCs w:val="24"/>
          </w:rPr>
          <w:t>s</w:t>
        </w:r>
      </w:ins>
      <w:r w:rsidR="0045390A" w:rsidRPr="0092017A">
        <w:rPr>
          <w:sz w:val="24"/>
          <w:szCs w:val="24"/>
        </w:rPr>
        <w:t xml:space="preserve"> </w:t>
      </w:r>
      <w:del w:id="115" w:author="Emma Chandler" w:date="2021-02-28T20:54:00Z">
        <w:r w:rsidR="0045390A" w:rsidRPr="0092017A" w:rsidDel="005D41D7">
          <w:rPr>
            <w:sz w:val="24"/>
            <w:szCs w:val="24"/>
          </w:rPr>
          <w:delText>plants</w:delText>
        </w:r>
      </w:del>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ins w:id="116" w:author="Emma Chandler" w:date="2021-02-28T20:53:00Z">
        <w:r w:rsidR="005D41D7">
          <w:rPr>
            <w:sz w:val="24"/>
            <w:szCs w:val="24"/>
          </w:rPr>
          <w:t xml:space="preserve">, </w:t>
        </w:r>
      </w:ins>
      <w:ins w:id="117" w:author="Emma Chandler" w:date="2021-02-28T20:54:00Z">
        <w:r w:rsidR="005D41D7">
          <w:rPr>
            <w:sz w:val="24"/>
            <w:szCs w:val="24"/>
          </w:rPr>
          <w:t xml:space="preserve">Pacific Northwestern </w:t>
        </w:r>
      </w:ins>
      <w:ins w:id="118" w:author="Emma Chandler" w:date="2021-02-28T20:55:00Z">
        <w:r w:rsidR="005D41D7">
          <w:rPr>
            <w:sz w:val="24"/>
            <w:szCs w:val="24"/>
          </w:rPr>
          <w:t>prairies</w:t>
        </w:r>
      </w:ins>
      <w:ins w:id="119" w:author="Emma Chandler" w:date="2021-02-28T20:58:00Z">
        <w:r w:rsidR="005D41D7">
          <w:rPr>
            <w:sz w:val="24"/>
            <w:szCs w:val="24"/>
          </w:rPr>
          <w:t xml:space="preserve"> </w:t>
        </w:r>
      </w:ins>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ins w:id="120" w:author="Emma Chandler" w:date="2021-02-28T20:53:00Z">
        <w:r w:rsidR="005D41D7">
          <w:rPr>
            <w:sz w:val="24"/>
            <w:szCs w:val="24"/>
          </w:rPr>
          <w:t>,</w:t>
        </w:r>
      </w:ins>
      <w:r w:rsidR="003368E8">
        <w:rPr>
          <w:sz w:val="24"/>
          <w:szCs w:val="24"/>
        </w:rPr>
        <w:t xml:space="preserve"> </w:t>
      </w:r>
      <w:del w:id="121" w:author="Emma Chandler" w:date="2021-02-28T20:52:00Z">
        <w:r w:rsidR="003368E8" w:rsidDel="005D41D7">
          <w:rPr>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Q2l0ZT48QXV0aG9yPkR1bm5l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</w:fldData>
          </w:fldChar>
        </w:r>
      </w:del>
      <w:del w:id="122" w:author="Emma Chandler" w:date="2021-02-28T20:53:00Z">
        <w:r w:rsidR="005D41D7" w:rsidDel="005D41D7">
          <w:rPr>
            <w:sz w:val="24"/>
            <w:szCs w:val="24"/>
          </w:rPr>
          <w:delInstrText xml:space="preserve"> ADDIN EN.CITE </w:delInstrText>
        </w:r>
        <w:r w:rsidR="005D41D7" w:rsidDel="005D41D7">
          <w:rPr>
            <w:sz w:val="24"/>
            <w:szCs w:val="24"/>
          </w:rPr>
          <w:fldChar w:fldCharType="begin">
            <w:fldData xml:space="preserve">PEVuZE5vdGU+PENpdGU+PEF1dGhvcj5EdW5uZWxsPC9BdXRob3I+PFllYXI+MjAxMTwvWWVhcj48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</w:fldData>
          </w:fldChar>
        </w:r>
        <w:r w:rsidR="005D41D7" w:rsidDel="005D41D7">
          <w:rPr>
            <w:sz w:val="24"/>
            <w:szCs w:val="24"/>
          </w:rPr>
          <w:delInstrText xml:space="preserve"> ADDIN EN.CITE.DATA </w:delInstrText>
        </w:r>
        <w:r w:rsidR="005D41D7" w:rsidDel="005D41D7">
          <w:rPr>
            <w:sz w:val="24"/>
            <w:szCs w:val="24"/>
          </w:rPr>
        </w:r>
        <w:r w:rsidR="005D41D7" w:rsidDel="005D41D7">
          <w:rPr>
            <w:sz w:val="24"/>
            <w:szCs w:val="24"/>
          </w:rPr>
          <w:fldChar w:fldCharType="end"/>
        </w:r>
      </w:del>
      <w:del w:id="123" w:author="Emma Chandler" w:date="2021-02-28T20:52:00Z">
        <w:r w:rsidR="003368E8" w:rsidDel="005D41D7">
          <w:rPr>
            <w:sz w:val="24"/>
            <w:szCs w:val="24"/>
          </w:rPr>
          <w:fldChar w:fldCharType="separate"/>
        </w:r>
      </w:del>
      <w:del w:id="124" w:author="Emma Chandler" w:date="2021-02-28T20:53:00Z">
        <w:r w:rsidR="005D41D7" w:rsidDel="005D41D7">
          <w:rPr>
            <w:noProof/>
            <w:sz w:val="24"/>
            <w:szCs w:val="24"/>
          </w:rPr>
          <w:delText>(Dunnell and Travers 2011, Reed et al. 2019)</w:delText>
        </w:r>
      </w:del>
      <w:del w:id="125" w:author="Emma Chandler" w:date="2021-02-28T20:52:00Z">
        <w:r w:rsidR="003368E8" w:rsidDel="005D41D7">
          <w:rPr>
            <w:sz w:val="24"/>
            <w:szCs w:val="24"/>
          </w:rPr>
          <w:fldChar w:fldCharType="end"/>
        </w:r>
      </w:del>
      <w:r w:rsidR="0045390A" w:rsidRPr="0092017A">
        <w:rPr>
          <w:sz w:val="24"/>
          <w:szCs w:val="24"/>
        </w:rPr>
        <w:t xml:space="preserve"> and </w:t>
      </w:r>
      <w:del w:id="126" w:author="Emma Chandler" w:date="2021-02-28T20:54:00Z">
        <w:r w:rsidR="0045390A" w:rsidRPr="0092017A" w:rsidDel="005D41D7">
          <w:rPr>
            <w:sz w:val="24"/>
            <w:szCs w:val="24"/>
          </w:rPr>
          <w:delText xml:space="preserve">those in </w:delText>
        </w:r>
      </w:del>
      <w:r w:rsidR="0045390A" w:rsidRPr="0092017A">
        <w:rPr>
          <w:sz w:val="24"/>
          <w:szCs w:val="24"/>
        </w:rPr>
        <w:t xml:space="preserve">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ins w:id="127" w:author="Emma Chandler" w:date="2021-02-28T20:58:00Z">
        <w:r w:rsidR="005D41D7">
          <w:rPr>
            <w:sz w:val="24"/>
            <w:szCs w:val="24"/>
          </w:rPr>
          <w:t>Interestingly, t</w:t>
        </w:r>
      </w:ins>
      <w:ins w:id="128" w:author="Emma Chandler" w:date="2021-02-28T20:40:00Z">
        <w:r w:rsidR="00865B25">
          <w:rPr>
            <w:sz w:val="24"/>
            <w:szCs w:val="24"/>
          </w:rPr>
          <w:t xml:space="preserve">hese results </w:t>
        </w:r>
      </w:ins>
      <w:ins w:id="129" w:author="Emma Chandler" w:date="2021-02-28T20:49:00Z">
        <w:r w:rsidR="00865B25">
          <w:rPr>
            <w:sz w:val="24"/>
            <w:szCs w:val="24"/>
          </w:rPr>
          <w:t>differ</w:t>
        </w:r>
      </w:ins>
      <w:ins w:id="130" w:author="Emma Chandler" w:date="2021-02-28T20:40:00Z">
        <w:r w:rsidR="00865B25">
          <w:rPr>
            <w:sz w:val="24"/>
            <w:szCs w:val="24"/>
          </w:rPr>
          <w:t xml:space="preserve"> from previous research </w:t>
        </w:r>
      </w:ins>
      <w:ins w:id="131" w:author="Emma Chandler" w:date="2021-02-28T20:51:00Z">
        <w:r w:rsidR="005D41D7">
          <w:rPr>
            <w:sz w:val="24"/>
            <w:szCs w:val="24"/>
          </w:rPr>
          <w:t xml:space="preserve">for areas that receive substantial amounts of snow, such as </w:t>
        </w:r>
      </w:ins>
      <w:ins w:id="132" w:author="Emma Chandler" w:date="2021-02-28T20:40:00Z">
        <w:r w:rsidR="00865B25">
          <w:rPr>
            <w:sz w:val="24"/>
            <w:szCs w:val="24"/>
          </w:rPr>
          <w:t>alpine and t</w:t>
        </w:r>
      </w:ins>
      <w:ins w:id="133" w:author="Emma Chandler" w:date="2021-02-28T20:41:00Z">
        <w:r w:rsidR="00865B25">
          <w:rPr>
            <w:sz w:val="24"/>
            <w:szCs w:val="24"/>
          </w:rPr>
          <w:t xml:space="preserve">undra environments. </w:t>
        </w:r>
      </w:ins>
      <w:ins w:id="134" w:author="Emma Chandler" w:date="2021-02-28T20:47:00Z">
        <w:r w:rsidR="00865B25">
          <w:rPr>
            <w:sz w:val="24"/>
            <w:szCs w:val="24"/>
          </w:rPr>
          <w:t>Sherwood et al. (2017) found that temperature manipulations</w:t>
        </w:r>
      </w:ins>
      <w:ins w:id="135" w:author="Emma Chandler" w:date="2021-02-28T20:48:00Z">
        <w:r w:rsidR="00865B25">
          <w:rPr>
            <w:sz w:val="24"/>
            <w:szCs w:val="24"/>
          </w:rPr>
          <w:t>, specifically heating,</w:t>
        </w:r>
      </w:ins>
      <w:ins w:id="136" w:author="Emma Chandler" w:date="2021-02-28T20:47:00Z">
        <w:r w:rsidR="00865B25">
          <w:rPr>
            <w:sz w:val="24"/>
            <w:szCs w:val="24"/>
          </w:rPr>
          <w:t xml:space="preserve"> had no effect on flowering phenology </w:t>
        </w:r>
      </w:ins>
      <w:ins w:id="137" w:author="Emma Chandler" w:date="2021-02-28T20:50:00Z">
        <w:r w:rsidR="005D41D7">
          <w:rPr>
            <w:sz w:val="24"/>
            <w:szCs w:val="24"/>
          </w:rPr>
          <w:t xml:space="preserve">in montane species </w:t>
        </w:r>
      </w:ins>
      <w:r w:rsidR="00865B25">
        <w:rPr>
          <w:sz w:val="24"/>
          <w:szCs w:val="24"/>
        </w:rPr>
        <w:fldChar w:fldCharType="begin"/>
      </w:r>
      <w:r w:rsidR="00865B25">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865B25">
        <w:rPr>
          <w:sz w:val="24"/>
          <w:szCs w:val="24"/>
        </w:rPr>
        <w:fldChar w:fldCharType="separate"/>
      </w:r>
      <w:r w:rsidR="00865B25">
        <w:rPr>
          <w:noProof/>
          <w:sz w:val="24"/>
          <w:szCs w:val="24"/>
        </w:rPr>
        <w:t>(Sherwood et al. 2017)</w:t>
      </w:r>
      <w:r w:rsidR="00865B25">
        <w:rPr>
          <w:sz w:val="24"/>
          <w:szCs w:val="24"/>
        </w:rPr>
        <w:fldChar w:fldCharType="end"/>
      </w:r>
      <w:ins w:id="138" w:author="Emma Chandler" w:date="2021-02-28T20:47:00Z">
        <w:r w:rsidR="00865B25">
          <w:rPr>
            <w:sz w:val="24"/>
            <w:szCs w:val="24"/>
          </w:rPr>
          <w:t xml:space="preserve">. </w:t>
        </w:r>
      </w:ins>
      <w:ins w:id="139" w:author="Emma Chandler" w:date="2021-02-28T20:41:00Z">
        <w:r w:rsidR="00865B25">
          <w:rPr>
            <w:sz w:val="24"/>
            <w:szCs w:val="24"/>
          </w:rPr>
          <w:t>Bjorkman</w:t>
        </w:r>
      </w:ins>
      <w:ins w:id="140" w:author="Emma Chandler" w:date="2021-02-28T20:42:00Z">
        <w:r w:rsidR="00865B25">
          <w:rPr>
            <w:sz w:val="24"/>
            <w:szCs w:val="24"/>
          </w:rPr>
          <w:t xml:space="preserve"> et al. </w:t>
        </w:r>
      </w:ins>
      <w:ins w:id="141" w:author="Emma Chandler" w:date="2021-02-28T20:45:00Z">
        <w:r w:rsidR="00865B25">
          <w:rPr>
            <w:sz w:val="24"/>
            <w:szCs w:val="24"/>
          </w:rPr>
          <w:t xml:space="preserve">(2015) </w:t>
        </w:r>
      </w:ins>
      <w:ins w:id="142" w:author="Emma Chandler" w:date="2021-02-28T20:42:00Z">
        <w:r w:rsidR="00865B25">
          <w:rPr>
            <w:sz w:val="24"/>
            <w:szCs w:val="24"/>
          </w:rPr>
          <w:t xml:space="preserve">found that temperature </w:t>
        </w:r>
      </w:ins>
      <w:ins w:id="143" w:author="Emma Chandler" w:date="2021-02-28T20:43:00Z">
        <w:r w:rsidR="00865B25">
          <w:rPr>
            <w:sz w:val="24"/>
            <w:szCs w:val="24"/>
          </w:rPr>
          <w:t xml:space="preserve">was not </w:t>
        </w:r>
      </w:ins>
      <w:ins w:id="144" w:author="Emma Chandler" w:date="2021-02-28T20:44:00Z">
        <w:r w:rsidR="00865B25">
          <w:rPr>
            <w:sz w:val="24"/>
            <w:szCs w:val="24"/>
          </w:rPr>
          <w:t>strongly related to flowering phenology</w:t>
        </w:r>
      </w:ins>
      <w:ins w:id="145" w:author="Emma Chandler" w:date="2021-02-28T20:50:00Z">
        <w:r w:rsidR="005D41D7">
          <w:rPr>
            <w:sz w:val="24"/>
            <w:szCs w:val="24"/>
          </w:rPr>
          <w:t xml:space="preserve"> in tundra species</w:t>
        </w:r>
      </w:ins>
      <w:ins w:id="146" w:author="Emma Chandler" w:date="2021-02-28T20:44:00Z">
        <w:r w:rsidR="00865B25">
          <w:rPr>
            <w:sz w:val="24"/>
            <w:szCs w:val="24"/>
          </w:rPr>
          <w:t xml:space="preserve">. Temperature was a significant predictor for only one of four species observed </w:t>
        </w:r>
      </w:ins>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ins w:id="147" w:author="Emma Chandler" w:date="2021-02-28T20:43:00Z">
        <w:r w:rsidR="00865B25">
          <w:rPr>
            <w:sz w:val="24"/>
            <w:szCs w:val="24"/>
          </w:rPr>
          <w:t>.</w:t>
        </w:r>
      </w:ins>
      <w:ins w:id="148" w:author="Emma Chandler" w:date="2021-02-28T20:42:00Z">
        <w:r w:rsidR="00865B25">
          <w:rPr>
            <w:sz w:val="24"/>
            <w:szCs w:val="24"/>
          </w:rPr>
          <w:t xml:space="preserve"> </w:t>
        </w:r>
      </w:ins>
      <w:commentRangeStart w:id="149"/>
      <w:del w:id="150" w:author="Emma Chandler" w:date="2021-02-28T20:58:00Z">
        <w:r w:rsidR="003C024D" w:rsidDel="005D41D7">
          <w:rPr>
            <w:sz w:val="24"/>
            <w:szCs w:val="24"/>
          </w:rPr>
          <w:delText>HOW AND WHY SHOULD TEMPERATURE BE IMPORTANT. ARE THESE RESULTS DIFFERENT FROM ALPINE ENVIRONMENTS</w:delText>
        </w:r>
        <w:commentRangeEnd w:id="149"/>
        <w:r w:rsidR="001B6481" w:rsidDel="005D41D7">
          <w:rPr>
            <w:rStyle w:val="CommentReference"/>
          </w:rPr>
          <w:commentReference w:id="149"/>
        </w:r>
      </w:del>
    </w:p>
    <w:p w14:paraId="4A152CD8" w14:textId="646B134E"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ins w:id="151" w:author="Emma Chandler" w:date="2021-02-27T10:12:00Z">
        <w:r w:rsidR="002B5004">
          <w:rPr>
            <w:sz w:val="24"/>
            <w:szCs w:val="24"/>
          </w:rPr>
          <w:t xml:space="preserve">. </w:t>
        </w:r>
      </w:ins>
      <w:del w:id="152" w:author="Emma Chandler" w:date="2021-02-27T10:12:00Z">
        <w:r w:rsidR="009225A4" w:rsidDel="002B5004">
          <w:rPr>
            <w:sz w:val="24"/>
            <w:szCs w:val="24"/>
          </w:rPr>
          <w:delText xml:space="preserve"> (Wang 2017). </w:delText>
        </w:r>
      </w:del>
      <w:r w:rsidR="0012339A">
        <w:rPr>
          <w:sz w:val="24"/>
          <w:szCs w:val="24"/>
        </w:rPr>
        <w:t xml:space="preserve">Snowmelt and early evapotranspiration could affect the soil moisture available for species that flower later </w:t>
      </w:r>
      <w:r w:rsidR="0012339A">
        <w:rPr>
          <w:sz w:val="24"/>
          <w:szCs w:val="24"/>
        </w:rPr>
        <w:lastRenderedPageBreak/>
        <w:t>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ins w:id="153" w:author="Emma Chandler" w:date="2021-02-28T21:36:00Z">
        <w:r w:rsidR="00786AB8">
          <w:rPr>
            <w:sz w:val="24"/>
            <w:szCs w:val="24"/>
          </w:rPr>
          <w:t xml:space="preserve"> in Midwestern prairies</w:t>
        </w:r>
      </w:ins>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ins w:id="154" w:author="Emma Chandler" w:date="2021-02-28T21:36:00Z">
        <w:r w:rsidR="00786AB8">
          <w:rPr>
            <w:sz w:val="24"/>
            <w:szCs w:val="24"/>
          </w:rPr>
          <w:t xml:space="preserve"> by shortening earlier</w:t>
        </w:r>
      </w:ins>
      <w:ins w:id="155" w:author="Emma Chandler" w:date="2021-02-28T21:37:00Z">
        <w:r w:rsidR="00786AB8">
          <w:rPr>
            <w:sz w:val="24"/>
            <w:szCs w:val="24"/>
          </w:rPr>
          <w:t xml:space="preserve"> developmental phases</w:t>
        </w:r>
      </w:ins>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2CABF040"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Patricola&lt;/Author&gt;&lt;Year&gt;2013&lt;/Year&gt;&lt;IDText&gt;Mid-twenty-first century warm season climate change in the Central United States. Part I: regional and global model predictions&lt;/IDText&gt;&lt;DisplayText&gt;(Patricola and Cook 2013)&lt;/DisplayText&gt;&lt;record&gt;&lt;keywords&gt;&lt;keyword&gt;Earth Sciences&lt;/keyword&gt;&lt;keyword&gt;Meteorology/Climatology&lt;/keyword&gt;&lt;keyword&gt;Geophysics/Geodesy&lt;/keyword&gt;&lt;keyword&gt;Oceanography&lt;/keyword&gt;&lt;keyword&gt;Regional climate model&lt;/keyword&gt;&lt;keyword&gt;Great Plains&lt;/keyword&gt;&lt;keyword&gt;Downscaling&lt;/keyword&gt;&lt;keyword&gt;Climate change&lt;/keyword&gt;&lt;keyword&gt;Midwest&lt;/keyword&gt;&lt;keyword&gt;Precipitation&lt;/keyword&gt;&lt;keyword&gt;Central United States&lt;/keyword&gt;&lt;keyword&gt;NARCCAP&lt;/keyword&gt;&lt;keyword&gt;Model intercomparison&lt;/keyword&gt;&lt;keyword&gt;Earth, ocean, space&lt;/keyword&gt;&lt;keyword&gt;External geophysics&lt;/keyword&gt;&lt;keyword&gt;Climatology. Bioclimatology. Climate change&lt;/keyword&gt;&lt;keyword&gt;Exact sciences and technology&lt;/keyword&gt;&lt;keyword&gt;Meteorology&lt;/keyword&gt;&lt;keyword&gt;Environmental aspects&lt;/keyword&gt;&lt;keyword&gt;Climatic changes&lt;/keyword&gt;&lt;keyword&gt;Climate models&lt;/keyword&gt;&lt;keyword&gt;Research&lt;/keyword&gt;&lt;keyword&gt;Ocean-atmosphere interaction&lt;/keyword&gt;&lt;/keywords&gt;&lt;isbn&gt;0930-7575&lt;/isbn&gt;&lt;titles&gt;&lt;title&gt;Mid-twenty-first century warm season climate change in the Central United States. Part I: regional and global model predictions&lt;/title&gt;&lt;secondary-title&gt;Climate dynamics&lt;/secondary-title&gt;&lt;/titles&gt;&lt;pages&gt;551-568&lt;/pages&gt;&lt;number&gt;3&lt;/number&gt;&lt;contributors&gt;&lt;authors&gt;&lt;author&gt;Patricola, Christina M.&lt;/author&gt;&lt;author&gt;Cook, Kerry H.&lt;/author&gt;&lt;/authors&gt;&lt;/contributors&gt;&lt;added-date format="utc"&gt;1611688550&lt;/added-date&gt;&lt;pub-location&gt;Berlin/Heidelberg&lt;/pub-location&gt;&lt;ref-type name="Journal Article"&gt;17&lt;/ref-type&gt;&lt;dates&gt;&lt;year&gt;2013&lt;/year&gt;&lt;/dates&gt;&lt;rec-number&gt;56&lt;/rec-number&gt;&lt;publisher&gt;Springer-Verlag&lt;/publisher&gt;&lt;last-updated-date format="utc"&gt;1611688550&lt;/last-updated-date&gt;&lt;electronic-resource-num&gt;10.1007/s00382-012-1605-8&lt;/electronic-resource-num&gt;&lt;volume&gt;40&lt;/volume&gt;&lt;/record&gt;&lt;/Cite&gt;&lt;/EndNote&gt;</w:instrText>
      </w:r>
      <w:r w:rsidR="003368E8">
        <w:rPr>
          <w:sz w:val="24"/>
          <w:szCs w:val="24"/>
        </w:rPr>
        <w:fldChar w:fldCharType="separate"/>
      </w:r>
      <w:r w:rsidR="003368E8">
        <w:rPr>
          <w:noProof/>
          <w:sz w:val="24"/>
          <w:szCs w:val="24"/>
        </w:rPr>
        <w:t>(Patricola and Cook 2013)</w:t>
      </w:r>
      <w:r w:rsidR="003368E8">
        <w:rPr>
          <w:sz w:val="24"/>
          <w:szCs w:val="24"/>
        </w:rPr>
        <w:fldChar w:fldCharType="end"/>
      </w:r>
      <w:r w:rsidR="0042651D">
        <w:rPr>
          <w:sz w:val="24"/>
          <w:szCs w:val="24"/>
        </w:rPr>
        <w:t>. These changes could have implications for flowering phenology</w:t>
      </w:r>
      <w:ins w:id="156" w:author="Emma Chandler" w:date="2021-02-28T21:38:00Z">
        <w:r w:rsidR="00786AB8">
          <w:rPr>
            <w:sz w:val="24"/>
            <w:szCs w:val="24"/>
          </w:rPr>
          <w:t xml:space="preserve"> throughout the growing season</w:t>
        </w:r>
      </w:ins>
      <w:r w:rsidR="0042651D">
        <w:rPr>
          <w:sz w:val="24"/>
          <w:szCs w:val="24"/>
        </w:rPr>
        <w:t>.</w:t>
      </w:r>
    </w:p>
    <w:p w14:paraId="668C340A" w14:textId="0069DB23" w:rsidR="00AB7199" w:rsidDel="001867FA" w:rsidRDefault="00AB7199" w:rsidP="00B825EC">
      <w:pPr>
        <w:spacing w:line="480" w:lineRule="auto"/>
        <w:rPr>
          <w:del w:id="157" w:author="Emma Chandler" w:date="2021-01-19T13:16:00Z"/>
          <w:sz w:val="24"/>
          <w:szCs w:val="24"/>
        </w:rPr>
      </w:pP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115A26BF" w14:textId="77777777" w:rsidR="005D41D7" w:rsidRPr="005D41D7" w:rsidRDefault="000553D2" w:rsidP="005D41D7">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5D41D7" w:rsidRPr="005D41D7">
        <w:t xml:space="preserve">Bjorkman, A. D., S. C. Elmendorf, A. L. Beamish, M. Vellend &amp; G. H. R. Henry (2015) Contrasting effects of warming and increased snowfall on Arctic tundra plant phenology over the past two decades. </w:t>
      </w:r>
      <w:r w:rsidR="005D41D7" w:rsidRPr="005D41D7">
        <w:rPr>
          <w:i/>
        </w:rPr>
        <w:t>Global Change Biology,</w:t>
      </w:r>
      <w:r w:rsidR="005D41D7" w:rsidRPr="005D41D7">
        <w:t xml:space="preserve"> 21</w:t>
      </w:r>
      <w:r w:rsidR="005D41D7" w:rsidRPr="005D41D7">
        <w:rPr>
          <w:b/>
        </w:rPr>
        <w:t>,</w:t>
      </w:r>
      <w:r w:rsidR="005D41D7" w:rsidRPr="005D41D7">
        <w:t xml:space="preserve"> 4651-4661.</w:t>
      </w:r>
    </w:p>
    <w:p w14:paraId="1C9EEF93" w14:textId="77777777" w:rsidR="005D41D7" w:rsidRPr="005D41D7" w:rsidRDefault="005D41D7" w:rsidP="005D41D7">
      <w:pPr>
        <w:pStyle w:val="EndNoteBibliography"/>
        <w:spacing w:after="0"/>
        <w:ind w:left="720" w:hanging="720"/>
      </w:pPr>
      <w:r w:rsidRPr="005D41D7">
        <w:t xml:space="preserve">Cleland, E. E., I. Chuine, A. Menzel, H. A. Mooney &amp; M. D. Schwartz (2007) Shifting plant phenology in response to global change. </w:t>
      </w:r>
      <w:r w:rsidRPr="005D41D7">
        <w:rPr>
          <w:i/>
        </w:rPr>
        <w:t>Trends in Ecology &amp; Evolution,</w:t>
      </w:r>
      <w:r w:rsidRPr="005D41D7">
        <w:t xml:space="preserve"> 22</w:t>
      </w:r>
      <w:r w:rsidRPr="005D41D7">
        <w:rPr>
          <w:b/>
        </w:rPr>
        <w:t>,</w:t>
      </w:r>
      <w:r w:rsidRPr="005D41D7">
        <w:t xml:space="preserve"> 357-365.</w:t>
      </w:r>
    </w:p>
    <w:p w14:paraId="2B562701" w14:textId="77777777" w:rsidR="005D41D7" w:rsidRPr="005D41D7" w:rsidRDefault="005D41D7" w:rsidP="005D41D7">
      <w:pPr>
        <w:pStyle w:val="EndNoteBibliography"/>
        <w:spacing w:after="0"/>
        <w:ind w:left="720" w:hanging="720"/>
      </w:pPr>
      <w:r w:rsidRPr="005D41D7">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5D41D7">
        <w:rPr>
          <w:i/>
        </w:rPr>
        <w:t>Ecosystems,</w:t>
      </w:r>
      <w:r w:rsidRPr="005D41D7">
        <w:t xml:space="preserve"> 15</w:t>
      </w:r>
      <w:r w:rsidRPr="005D41D7">
        <w:rPr>
          <w:b/>
        </w:rPr>
        <w:t>,</w:t>
      </w:r>
      <w:r w:rsidRPr="005D41D7">
        <w:t xml:space="preserve"> 1283-1294.</w:t>
      </w:r>
    </w:p>
    <w:p w14:paraId="17823876" w14:textId="77777777" w:rsidR="005D41D7" w:rsidRPr="005D41D7" w:rsidRDefault="005D41D7" w:rsidP="005D41D7">
      <w:pPr>
        <w:pStyle w:val="EndNoteBibliography"/>
        <w:spacing w:after="0"/>
        <w:ind w:left="720" w:hanging="720"/>
      </w:pPr>
      <w:r w:rsidRPr="005D41D7">
        <w:t xml:space="preserve">Dunnell, K. L. &amp; S. E. Travers (2011) Shifts in the flowering phenology of the northern Great Plains: Patterns over 100 years. </w:t>
      </w:r>
      <w:r w:rsidRPr="005D41D7">
        <w:rPr>
          <w:i/>
        </w:rPr>
        <w:t>American journal of botany,</w:t>
      </w:r>
      <w:r w:rsidRPr="005D41D7">
        <w:t xml:space="preserve"> 98</w:t>
      </w:r>
      <w:r w:rsidRPr="005D41D7">
        <w:rPr>
          <w:b/>
        </w:rPr>
        <w:t>,</w:t>
      </w:r>
      <w:r w:rsidRPr="005D41D7">
        <w:t xml:space="preserve"> 935-945.</w:t>
      </w:r>
    </w:p>
    <w:p w14:paraId="7600B101" w14:textId="77777777" w:rsidR="005D41D7" w:rsidRPr="005D41D7" w:rsidRDefault="005D41D7" w:rsidP="005D41D7">
      <w:pPr>
        <w:pStyle w:val="EndNoteBibliography"/>
        <w:spacing w:after="0"/>
        <w:ind w:left="720" w:hanging="720"/>
      </w:pPr>
      <w:r w:rsidRPr="005D41D7">
        <w:t xml:space="preserve">Inouye, D. W., M. A. Morales &amp; G. J. Dodge (2002) Variation in timing and abundance of flowering by Delphinium barbeyi Huth (Ranunculaceae): the roles of snowpack, frost, and La Nina, in the context of climate change. </w:t>
      </w:r>
      <w:r w:rsidRPr="005D41D7">
        <w:rPr>
          <w:i/>
        </w:rPr>
        <w:t>Oecologia,</w:t>
      </w:r>
      <w:r w:rsidRPr="005D41D7">
        <w:t xml:space="preserve"> 130</w:t>
      </w:r>
      <w:r w:rsidRPr="005D41D7">
        <w:rPr>
          <w:b/>
        </w:rPr>
        <w:t>,</w:t>
      </w:r>
      <w:r w:rsidRPr="005D41D7">
        <w:t xml:space="preserve"> 543-550.</w:t>
      </w:r>
    </w:p>
    <w:p w14:paraId="29F32F0F" w14:textId="77777777" w:rsidR="005D41D7" w:rsidRPr="005D41D7" w:rsidRDefault="005D41D7" w:rsidP="005D41D7">
      <w:pPr>
        <w:pStyle w:val="EndNoteBibliography"/>
        <w:spacing w:after="0"/>
        <w:ind w:left="720" w:hanging="720"/>
      </w:pPr>
      <w:r w:rsidRPr="005D41D7">
        <w:t xml:space="preserve">Kharouba, H. M., J. Ehrlen, A. Gelman, K. Bolmgren, J. M. Allen, S. E. Travers &amp; E. M. Wolkovich (2018) Global shifts in the phenological synchrony of species interactions over recent decades. </w:t>
      </w:r>
      <w:r w:rsidRPr="005D41D7">
        <w:rPr>
          <w:i/>
        </w:rPr>
        <w:t>Proceedings of the National Academy of Sciences of the United States of America,</w:t>
      </w:r>
      <w:r w:rsidRPr="005D41D7">
        <w:t xml:space="preserve"> 115</w:t>
      </w:r>
      <w:r w:rsidRPr="005D41D7">
        <w:rPr>
          <w:b/>
        </w:rPr>
        <w:t>,</w:t>
      </w:r>
      <w:r w:rsidRPr="005D41D7">
        <w:t xml:space="preserve"> 5211-5216.</w:t>
      </w:r>
    </w:p>
    <w:p w14:paraId="3504660D" w14:textId="77777777" w:rsidR="005D41D7" w:rsidRPr="005D41D7" w:rsidRDefault="005D41D7" w:rsidP="005D41D7">
      <w:pPr>
        <w:pStyle w:val="EndNoteBibliography"/>
        <w:spacing w:after="0"/>
        <w:ind w:left="720" w:hanging="720"/>
      </w:pPr>
      <w:r w:rsidRPr="005D41D7">
        <w:t xml:space="preserve">Kharouba, H. M. &amp; E. M. Wolkovich (2020) Disconnects between ecological theory and data in phenological mismatch research. </w:t>
      </w:r>
      <w:r w:rsidRPr="005D41D7">
        <w:rPr>
          <w:i/>
        </w:rPr>
        <w:t>Nature Climate Change,</w:t>
      </w:r>
      <w:r w:rsidRPr="005D41D7">
        <w:t xml:space="preserve"> 10</w:t>
      </w:r>
      <w:r w:rsidRPr="005D41D7">
        <w:rPr>
          <w:b/>
        </w:rPr>
        <w:t>,</w:t>
      </w:r>
      <w:r w:rsidRPr="005D41D7">
        <w:t xml:space="preserve"> 406-415.</w:t>
      </w:r>
    </w:p>
    <w:p w14:paraId="2147C26F" w14:textId="77777777" w:rsidR="005D41D7" w:rsidRPr="005D41D7" w:rsidRDefault="005D41D7" w:rsidP="005D41D7">
      <w:pPr>
        <w:pStyle w:val="EndNoteBibliography"/>
        <w:spacing w:after="0"/>
        <w:ind w:left="720" w:hanging="720"/>
      </w:pPr>
      <w:r w:rsidRPr="005D41D7">
        <w:t xml:space="preserve">McMaster, G. S. &amp; W. W. Wilhelm (1997) Growing degree-days: one equation, two interpretations. </w:t>
      </w:r>
      <w:r w:rsidRPr="005D41D7">
        <w:rPr>
          <w:i/>
        </w:rPr>
        <w:t>Agricultural and forest meteorology,</w:t>
      </w:r>
      <w:r w:rsidRPr="005D41D7">
        <w:t xml:space="preserve"> 87</w:t>
      </w:r>
      <w:r w:rsidRPr="005D41D7">
        <w:rPr>
          <w:b/>
        </w:rPr>
        <w:t>,</w:t>
      </w:r>
      <w:r w:rsidRPr="005D41D7">
        <w:t xml:space="preserve"> 291-300.</w:t>
      </w:r>
    </w:p>
    <w:p w14:paraId="2D60EAD7" w14:textId="77777777" w:rsidR="005D41D7" w:rsidRPr="005D41D7" w:rsidRDefault="005D41D7" w:rsidP="005D41D7">
      <w:pPr>
        <w:pStyle w:val="EndNoteBibliography"/>
        <w:spacing w:after="0"/>
        <w:ind w:left="720" w:hanging="720"/>
      </w:pPr>
      <w:r w:rsidRPr="005D41D7">
        <w:t xml:space="preserve">Miller-Rushing, A. J. &amp; R. B. Primack (2008) Global warming and flowering times in Thoreau's concord: A community perspective. </w:t>
      </w:r>
      <w:r w:rsidRPr="005D41D7">
        <w:rPr>
          <w:i/>
        </w:rPr>
        <w:t>Ecology,</w:t>
      </w:r>
      <w:r w:rsidRPr="005D41D7">
        <w:t xml:space="preserve"> 89</w:t>
      </w:r>
      <w:r w:rsidRPr="005D41D7">
        <w:rPr>
          <w:b/>
        </w:rPr>
        <w:t>,</w:t>
      </w:r>
      <w:r w:rsidRPr="005D41D7">
        <w:t xml:space="preserve"> 332-341.</w:t>
      </w:r>
    </w:p>
    <w:p w14:paraId="593AB2AD" w14:textId="77777777" w:rsidR="005D41D7" w:rsidRPr="005D41D7" w:rsidRDefault="005D41D7" w:rsidP="005D41D7">
      <w:pPr>
        <w:pStyle w:val="EndNoteBibliography"/>
        <w:spacing w:after="0"/>
        <w:ind w:left="720" w:hanging="720"/>
      </w:pPr>
      <w:r w:rsidRPr="005D41D7">
        <w:t>Pachauri, R. K. &amp; L. A. Meyer. 2014. Climate Change 2014: Synthesis Report. Contribution of Working Groups I, II, and III to the Fifth Assessment Report of the Intergovernmental Panel on Climate Change., 151. Geneva, Switzerland: IPCC.</w:t>
      </w:r>
    </w:p>
    <w:p w14:paraId="5A418F83" w14:textId="77777777" w:rsidR="005D41D7" w:rsidRPr="005D41D7" w:rsidRDefault="005D41D7" w:rsidP="005D41D7">
      <w:pPr>
        <w:pStyle w:val="EndNoteBibliography"/>
        <w:spacing w:after="0"/>
        <w:ind w:left="720" w:hanging="720"/>
      </w:pPr>
      <w:r w:rsidRPr="005D41D7">
        <w:t xml:space="preserve">Parmesan, C. (2006) Ecological and evolutionary responses to recent climate change. </w:t>
      </w:r>
      <w:r w:rsidRPr="005D41D7">
        <w:rPr>
          <w:i/>
        </w:rPr>
        <w:t>Annual Review of Ecology Evolution and Systematics,</w:t>
      </w:r>
      <w:r w:rsidRPr="005D41D7">
        <w:t xml:space="preserve"> 37</w:t>
      </w:r>
      <w:r w:rsidRPr="005D41D7">
        <w:rPr>
          <w:b/>
        </w:rPr>
        <w:t>,</w:t>
      </w:r>
      <w:r w:rsidRPr="005D41D7">
        <w:t xml:space="preserve"> 637-669.</w:t>
      </w:r>
    </w:p>
    <w:p w14:paraId="4421F03E" w14:textId="77777777" w:rsidR="005D41D7" w:rsidRPr="005D41D7" w:rsidRDefault="005D41D7" w:rsidP="005D41D7">
      <w:pPr>
        <w:pStyle w:val="EndNoteBibliography"/>
        <w:spacing w:after="0"/>
        <w:ind w:left="720" w:hanging="720"/>
      </w:pPr>
      <w:r w:rsidRPr="005D41D7">
        <w:t xml:space="preserve">Patricola, C. M. &amp; K. H. Cook (2013) Mid-twenty-first century warm season climate change in the Central United States. Part I: regional and global model predictions. </w:t>
      </w:r>
      <w:r w:rsidRPr="005D41D7">
        <w:rPr>
          <w:i/>
        </w:rPr>
        <w:t>Climate dynamics,</w:t>
      </w:r>
      <w:r w:rsidRPr="005D41D7">
        <w:t xml:space="preserve"> 40</w:t>
      </w:r>
      <w:r w:rsidRPr="005D41D7">
        <w:rPr>
          <w:b/>
        </w:rPr>
        <w:t>,</w:t>
      </w:r>
      <w:r w:rsidRPr="005D41D7">
        <w:t xml:space="preserve"> 551-568.</w:t>
      </w:r>
    </w:p>
    <w:p w14:paraId="5A2D901E" w14:textId="77777777" w:rsidR="005D41D7" w:rsidRPr="005D41D7" w:rsidRDefault="005D41D7" w:rsidP="005D41D7">
      <w:pPr>
        <w:pStyle w:val="EndNoteBibliography"/>
        <w:spacing w:after="0"/>
        <w:ind w:left="720" w:hanging="720"/>
      </w:pPr>
      <w:r w:rsidRPr="005D41D7">
        <w:t xml:space="preserve">Rathcke, B. &amp; E. P. Lacey (1985) PHENOLOGICAL PATTERNS OF TERRESTRIAL PLANTS. </w:t>
      </w:r>
      <w:r w:rsidRPr="005D41D7">
        <w:rPr>
          <w:i/>
        </w:rPr>
        <w:t>Annual Review of Ecology and Systematics,</w:t>
      </w:r>
      <w:r w:rsidRPr="005D41D7">
        <w:t xml:space="preserve"> 16</w:t>
      </w:r>
      <w:r w:rsidRPr="005D41D7">
        <w:rPr>
          <w:b/>
        </w:rPr>
        <w:t>,</w:t>
      </w:r>
      <w:r w:rsidRPr="005D41D7">
        <w:t xml:space="preserve"> 179-214.</w:t>
      </w:r>
    </w:p>
    <w:p w14:paraId="7D7F6981" w14:textId="77777777" w:rsidR="005D41D7" w:rsidRPr="005D41D7" w:rsidRDefault="005D41D7" w:rsidP="005D41D7">
      <w:pPr>
        <w:pStyle w:val="EndNoteBibliography"/>
        <w:spacing w:after="0"/>
        <w:ind w:left="720" w:hanging="720"/>
      </w:pPr>
      <w:r w:rsidRPr="005D41D7">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5D41D7">
        <w:rPr>
          <w:i/>
        </w:rPr>
        <w:t>Ecology and evolution,</w:t>
      </w:r>
      <w:r w:rsidRPr="005D41D7">
        <w:t xml:space="preserve"> 9</w:t>
      </w:r>
      <w:r w:rsidRPr="005D41D7">
        <w:rPr>
          <w:b/>
        </w:rPr>
        <w:t>,</w:t>
      </w:r>
      <w:r w:rsidRPr="005D41D7">
        <w:t xml:space="preserve"> 3637-3650.</w:t>
      </w:r>
    </w:p>
    <w:p w14:paraId="486F2038" w14:textId="77777777" w:rsidR="005D41D7" w:rsidRPr="005D41D7" w:rsidRDefault="005D41D7" w:rsidP="005D41D7">
      <w:pPr>
        <w:pStyle w:val="EndNoteBibliography"/>
        <w:spacing w:after="0"/>
        <w:ind w:left="720" w:hanging="720"/>
      </w:pPr>
      <w:r w:rsidRPr="005D41D7">
        <w:t xml:space="preserve">Schemske, D. W. (1977) Flowering Phenology and Seed Set in Claytonia virginica (Portulacaceae). </w:t>
      </w:r>
      <w:r w:rsidRPr="005D41D7">
        <w:rPr>
          <w:i/>
        </w:rPr>
        <w:t>Bulletin of the Torrey Botanical Club,</w:t>
      </w:r>
      <w:r w:rsidRPr="005D41D7">
        <w:t xml:space="preserve"> 104</w:t>
      </w:r>
      <w:r w:rsidRPr="005D41D7">
        <w:rPr>
          <w:b/>
        </w:rPr>
        <w:t>,</w:t>
      </w:r>
      <w:r w:rsidRPr="005D41D7">
        <w:t xml:space="preserve"> 254-263.</w:t>
      </w:r>
    </w:p>
    <w:p w14:paraId="78E5615C" w14:textId="77777777" w:rsidR="005D41D7" w:rsidRPr="005D41D7" w:rsidRDefault="005D41D7" w:rsidP="005D41D7">
      <w:pPr>
        <w:pStyle w:val="EndNoteBibliography"/>
        <w:spacing w:after="0"/>
        <w:ind w:left="720" w:hanging="720"/>
      </w:pPr>
      <w:r w:rsidRPr="005D41D7">
        <w:t xml:space="preserve">Schwartz, M. D., R. Ahas &amp; A. Aasa (2006) Onset of spring starting earlier across the Northern Hemisphere. </w:t>
      </w:r>
      <w:r w:rsidRPr="005D41D7">
        <w:rPr>
          <w:i/>
        </w:rPr>
        <w:t>Global Change Biology,</w:t>
      </w:r>
      <w:r w:rsidRPr="005D41D7">
        <w:t xml:space="preserve"> 12</w:t>
      </w:r>
      <w:r w:rsidRPr="005D41D7">
        <w:rPr>
          <w:b/>
        </w:rPr>
        <w:t>,</w:t>
      </w:r>
      <w:r w:rsidRPr="005D41D7">
        <w:t xml:space="preserve"> 343-351.</w:t>
      </w:r>
    </w:p>
    <w:p w14:paraId="259A7C2A" w14:textId="77777777" w:rsidR="005D41D7" w:rsidRPr="005D41D7" w:rsidRDefault="005D41D7" w:rsidP="005D41D7">
      <w:pPr>
        <w:pStyle w:val="EndNoteBibliography"/>
        <w:spacing w:after="0"/>
        <w:ind w:left="720" w:hanging="720"/>
      </w:pPr>
      <w:r w:rsidRPr="005D41D7">
        <w:t xml:space="preserve">Semenchuk, P. R., M. A. K. Gillespie, S. B. Rumpf, N. Baggesen, B. Elberling &amp; E. J. Cooper (2016) High Arctic plant phenology is determined by snowmelt patterns but duration of phenological periods is fixed: an example of periodicity. </w:t>
      </w:r>
      <w:r w:rsidRPr="005D41D7">
        <w:rPr>
          <w:i/>
        </w:rPr>
        <w:t>Environmental Research Letters,</w:t>
      </w:r>
      <w:r w:rsidRPr="005D41D7">
        <w:t xml:space="preserve"> 11.</w:t>
      </w:r>
    </w:p>
    <w:p w14:paraId="5E71B3BD" w14:textId="77777777" w:rsidR="005D41D7" w:rsidRPr="005D41D7" w:rsidRDefault="005D41D7" w:rsidP="005D41D7">
      <w:pPr>
        <w:pStyle w:val="EndNoteBibliography"/>
        <w:spacing w:after="0"/>
        <w:ind w:left="720" w:hanging="720"/>
      </w:pPr>
      <w:r w:rsidRPr="005D41D7">
        <w:lastRenderedPageBreak/>
        <w:t xml:space="preserve">Sherwood, J. A., D. M. Debinski, P. C. Caragea &amp; M. J. Germino (2017) Effects of experimentally reduced snowpack and passive warming on montane meadow plant phenology and floral resources. </w:t>
      </w:r>
      <w:r w:rsidRPr="005D41D7">
        <w:rPr>
          <w:i/>
        </w:rPr>
        <w:t>Ecosphere,</w:t>
      </w:r>
      <w:r w:rsidRPr="005D41D7">
        <w:t xml:space="preserve"> 8.</w:t>
      </w:r>
    </w:p>
    <w:p w14:paraId="1AC86E62" w14:textId="77777777" w:rsidR="005D41D7" w:rsidRPr="005D41D7" w:rsidRDefault="005D41D7" w:rsidP="005D41D7">
      <w:pPr>
        <w:pStyle w:val="EndNoteBibliography"/>
        <w:spacing w:after="0"/>
        <w:ind w:left="720" w:hanging="720"/>
      </w:pPr>
      <w:r w:rsidRPr="005D41D7">
        <w:t xml:space="preserve">Visser, M. E. &amp; P. Gienapp (2019) Evolutionary and demographic consequences of phenological mismatches. </w:t>
      </w:r>
      <w:r w:rsidRPr="005D41D7">
        <w:rPr>
          <w:i/>
        </w:rPr>
        <w:t>Nature Ecology &amp; Evolution,</w:t>
      </w:r>
      <w:r w:rsidRPr="005D41D7">
        <w:t xml:space="preserve"> 3</w:t>
      </w:r>
      <w:r w:rsidRPr="005D41D7">
        <w:rPr>
          <w:b/>
        </w:rPr>
        <w:t>,</w:t>
      </w:r>
      <w:r w:rsidRPr="005D41D7">
        <w:t xml:space="preserve"> 879-885.</w:t>
      </w:r>
    </w:p>
    <w:p w14:paraId="4AD41687" w14:textId="77777777" w:rsidR="005D41D7" w:rsidRPr="005D41D7" w:rsidRDefault="005D41D7" w:rsidP="005D41D7">
      <w:pPr>
        <w:pStyle w:val="EndNoteBibliography"/>
        <w:spacing w:after="0"/>
        <w:ind w:left="720" w:hanging="720"/>
      </w:pPr>
      <w:r w:rsidRPr="005D41D7">
        <w:t xml:space="preserve">Wang, X., T. Wang, H. Guo, D. Liu, Y. Zhao, T. Zhang, Q. Liu &amp; S. Piao (2018) Disentangling the mechanisms behind winter snow impact on vegetation activity in northern ecosystems. </w:t>
      </w:r>
      <w:r w:rsidRPr="005D41D7">
        <w:rPr>
          <w:i/>
        </w:rPr>
        <w:t>Global Change Biology,</w:t>
      </w:r>
      <w:r w:rsidRPr="005D41D7">
        <w:t xml:space="preserve"> 24</w:t>
      </w:r>
      <w:r w:rsidRPr="005D41D7">
        <w:rPr>
          <w:b/>
        </w:rPr>
        <w:t>,</w:t>
      </w:r>
      <w:r w:rsidRPr="005D41D7">
        <w:t xml:space="preserve"> 1651-1662.</w:t>
      </w:r>
    </w:p>
    <w:p w14:paraId="783B0E0B" w14:textId="77777777" w:rsidR="005D41D7" w:rsidRPr="005D41D7" w:rsidRDefault="005D41D7" w:rsidP="005D41D7">
      <w:pPr>
        <w:pStyle w:val="EndNoteBibliography"/>
        <w:ind w:left="720" w:hanging="720"/>
      </w:pPr>
      <w:r w:rsidRPr="005D41D7">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5D41D7">
        <w:rPr>
          <w:i/>
        </w:rPr>
        <w:t>Nature,</w:t>
      </w:r>
      <w:r w:rsidRPr="005D41D7">
        <w:t xml:space="preserve"> 485</w:t>
      </w:r>
      <w:r w:rsidRPr="005D41D7">
        <w:rPr>
          <w:b/>
        </w:rPr>
        <w:t>,</w:t>
      </w:r>
      <w:r w:rsidRPr="005D41D7">
        <w:t xml:space="preserve"> 494-497.</w:t>
      </w:r>
    </w:p>
    <w:p w14:paraId="4F46B141" w14:textId="206C5D11"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3BD474E7" w14:textId="77777777" w:rsidR="0042651D" w:rsidRDefault="00AB7199" w:rsidP="00B825EC">
      <w:pPr>
        <w:spacing w:line="480" w:lineRule="auto"/>
        <w:rPr>
          <w:ins w:id="158" w:author="Emma Chandler" w:date="2021-01-26T13:15:00Z"/>
          <w:rFonts w:cs="Times New Roman"/>
          <w:color w:val="222222"/>
          <w:sz w:val="24"/>
          <w:szCs w:val="24"/>
          <w:shd w:val="clear" w:color="auto" w:fill="E5E8ED"/>
        </w:rPr>
      </w:pPr>
      <w:r w:rsidRPr="0092017A">
        <w:rPr>
          <w:rFonts w:cs="Times New Roman"/>
          <w:color w:val="222222"/>
          <w:sz w:val="24"/>
          <w:szCs w:val="24"/>
          <w:shd w:val="clear" w:color="auto" w:fill="E5E8ED"/>
        </w:rPr>
        <w:t>IPCC, 2014: Climate Change 2014: Synthesis Report. Contribution of Working Groups I, II and III to the Fifth Assessment Report of the Intergovernmental Panel on Climate Change [Core Writing Team, R.K. Pachauri and L.A. Meyer (eds.)]. IPCC, Geneva, Switzerland, 151 pp.</w:t>
      </w:r>
    </w:p>
    <w:p w14:paraId="6324C71A" w14:textId="77777777"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159"/>
      <w:r w:rsidRPr="00283FF5">
        <w:rPr>
          <w:sz w:val="24"/>
          <w:szCs w:val="24"/>
        </w:rPr>
        <w:lastRenderedPageBreak/>
        <w:t>Table 1</w:t>
      </w:r>
      <w:commentRangeEnd w:id="159"/>
      <w:r w:rsidR="00A00388">
        <w:rPr>
          <w:rStyle w:val="CommentReference"/>
        </w:rPr>
        <w:commentReference w:id="159"/>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Change w:id="160" w:author="Emma Chandler" w:date="2021-02-28T21:10:00Z">
          <w:tblPr>
            <w:tblStyle w:val="TableGrid"/>
            <w:tblW w:w="0" w:type="auto"/>
            <w:tblLayout w:type="fixed"/>
            <w:tblLook w:val="04A0" w:firstRow="1" w:lastRow="0" w:firstColumn="1" w:lastColumn="0" w:noHBand="0" w:noVBand="1"/>
          </w:tblPr>
        </w:tblPrChange>
      </w:tblPr>
      <w:tblGrid>
        <w:gridCol w:w="1885"/>
        <w:gridCol w:w="1620"/>
        <w:gridCol w:w="1501"/>
        <w:gridCol w:w="1269"/>
        <w:gridCol w:w="1203"/>
        <w:gridCol w:w="1067"/>
        <w:gridCol w:w="990"/>
        <w:tblGridChange w:id="161">
          <w:tblGrid>
            <w:gridCol w:w="2045"/>
            <w:gridCol w:w="1547"/>
            <w:gridCol w:w="1414"/>
            <w:gridCol w:w="1269"/>
            <w:gridCol w:w="1203"/>
            <w:gridCol w:w="996"/>
            <w:gridCol w:w="876"/>
          </w:tblGrid>
        </w:tblGridChange>
      </w:tblGrid>
      <w:tr w:rsidR="00627B9E" w:rsidRPr="00283FF5" w14:paraId="2051DC1E" w14:textId="77777777" w:rsidTr="004D42B2">
        <w:tc>
          <w:tcPr>
            <w:tcW w:w="1885" w:type="dxa"/>
            <w:tcPrChange w:id="162" w:author="Emma Chandler" w:date="2021-02-28T21:10:00Z">
              <w:tcPr>
                <w:tcW w:w="2045" w:type="dxa"/>
              </w:tcPr>
            </w:tcPrChange>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Change w:id="163" w:author="Emma Chandler" w:date="2021-02-28T21:10:00Z">
              <w:tcPr>
                <w:tcW w:w="1547" w:type="dxa"/>
              </w:tcPr>
            </w:tcPrChange>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Change w:id="164" w:author="Emma Chandler" w:date="2021-02-28T21:10:00Z">
              <w:tcPr>
                <w:tcW w:w="1414" w:type="dxa"/>
              </w:tcPr>
            </w:tcPrChange>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Change w:id="165" w:author="Emma Chandler" w:date="2021-02-28T21:10:00Z">
              <w:tcPr>
                <w:tcW w:w="1269" w:type="dxa"/>
              </w:tcPr>
            </w:tcPrChange>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Change w:id="166" w:author="Emma Chandler" w:date="2021-02-28T21:10:00Z">
              <w:tcPr>
                <w:tcW w:w="1203" w:type="dxa"/>
              </w:tcPr>
            </w:tcPrChange>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Change w:id="167" w:author="Emma Chandler" w:date="2021-02-28T21:10:00Z">
              <w:tcPr>
                <w:tcW w:w="996" w:type="dxa"/>
              </w:tcPr>
            </w:tcPrChange>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Change w:id="168" w:author="Emma Chandler" w:date="2021-02-28T21:10:00Z">
              <w:tcPr>
                <w:tcW w:w="876" w:type="dxa"/>
              </w:tcPr>
            </w:tcPrChange>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4D42B2">
        <w:tc>
          <w:tcPr>
            <w:tcW w:w="1885" w:type="dxa"/>
            <w:tcPrChange w:id="169" w:author="Emma Chandler" w:date="2021-02-28T21:10:00Z">
              <w:tcPr>
                <w:tcW w:w="2045" w:type="dxa"/>
              </w:tcPr>
            </w:tcPrChange>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Change w:id="170" w:author="Emma Chandler" w:date="2021-02-28T21:10:00Z">
              <w:tcPr>
                <w:tcW w:w="1547" w:type="dxa"/>
              </w:tcPr>
            </w:tcPrChange>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Change w:id="171" w:author="Emma Chandler" w:date="2021-02-28T21:10:00Z">
              <w:tcPr>
                <w:tcW w:w="1414" w:type="dxa"/>
              </w:tcPr>
            </w:tcPrChange>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Change w:id="172" w:author="Emma Chandler" w:date="2021-02-28T21:10:00Z">
              <w:tcPr>
                <w:tcW w:w="1269" w:type="dxa"/>
              </w:tcPr>
            </w:tcPrChange>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Change w:id="173" w:author="Emma Chandler" w:date="2021-02-28T21:10:00Z">
              <w:tcPr>
                <w:tcW w:w="1203" w:type="dxa"/>
              </w:tcPr>
            </w:tcPrChange>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Change w:id="174" w:author="Emma Chandler" w:date="2021-02-28T21:10:00Z">
              <w:tcPr>
                <w:tcW w:w="996" w:type="dxa"/>
              </w:tcPr>
            </w:tcPrChange>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Change w:id="175" w:author="Emma Chandler" w:date="2021-02-28T21:10:00Z">
              <w:tcPr>
                <w:tcW w:w="876" w:type="dxa"/>
              </w:tcPr>
            </w:tcPrChange>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4D42B2">
        <w:trPr>
          <w:trHeight w:val="359"/>
          <w:trPrChange w:id="176" w:author="Emma Chandler" w:date="2021-02-28T21:10:00Z">
            <w:trPr>
              <w:trHeight w:val="359"/>
            </w:trPr>
          </w:trPrChange>
        </w:trPr>
        <w:tc>
          <w:tcPr>
            <w:tcW w:w="1885" w:type="dxa"/>
            <w:tcPrChange w:id="177" w:author="Emma Chandler" w:date="2021-02-28T21:10:00Z">
              <w:tcPr>
                <w:tcW w:w="2045" w:type="dxa"/>
              </w:tcPr>
            </w:tcPrChange>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Change w:id="178" w:author="Emma Chandler" w:date="2021-02-28T21:10:00Z">
              <w:tcPr>
                <w:tcW w:w="1547" w:type="dxa"/>
              </w:tcPr>
            </w:tcPrChange>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Change w:id="179" w:author="Emma Chandler" w:date="2021-02-28T21:10:00Z">
              <w:tcPr>
                <w:tcW w:w="1414" w:type="dxa"/>
              </w:tcPr>
            </w:tcPrChange>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Change w:id="180" w:author="Emma Chandler" w:date="2021-02-28T21:10:00Z">
              <w:tcPr>
                <w:tcW w:w="1269" w:type="dxa"/>
              </w:tcPr>
            </w:tcPrChange>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Change w:id="181" w:author="Emma Chandler" w:date="2021-02-28T21:10:00Z">
              <w:tcPr>
                <w:tcW w:w="1203" w:type="dxa"/>
              </w:tcPr>
            </w:tcPrChange>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Change w:id="182" w:author="Emma Chandler" w:date="2021-02-28T21:10:00Z">
              <w:tcPr>
                <w:tcW w:w="996" w:type="dxa"/>
              </w:tcPr>
            </w:tcPrChange>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Change w:id="183" w:author="Emma Chandler" w:date="2021-02-28T21:10:00Z">
              <w:tcPr>
                <w:tcW w:w="876" w:type="dxa"/>
              </w:tcPr>
            </w:tcPrChange>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4D42B2">
        <w:tc>
          <w:tcPr>
            <w:tcW w:w="1885" w:type="dxa"/>
            <w:tcPrChange w:id="184" w:author="Emma Chandler" w:date="2021-02-28T21:10:00Z">
              <w:tcPr>
                <w:tcW w:w="2045" w:type="dxa"/>
              </w:tcPr>
            </w:tcPrChange>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Change w:id="185" w:author="Emma Chandler" w:date="2021-02-28T21:10:00Z">
              <w:tcPr>
                <w:tcW w:w="1547" w:type="dxa"/>
              </w:tcPr>
            </w:tcPrChange>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Change w:id="186" w:author="Emma Chandler" w:date="2021-02-28T21:10:00Z">
              <w:tcPr>
                <w:tcW w:w="1414" w:type="dxa"/>
              </w:tcPr>
            </w:tcPrChange>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Change w:id="187" w:author="Emma Chandler" w:date="2021-02-28T21:10:00Z">
              <w:tcPr>
                <w:tcW w:w="1269" w:type="dxa"/>
              </w:tcPr>
            </w:tcPrChange>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Change w:id="188" w:author="Emma Chandler" w:date="2021-02-28T21:10:00Z">
              <w:tcPr>
                <w:tcW w:w="1203" w:type="dxa"/>
              </w:tcPr>
            </w:tcPrChange>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Change w:id="189" w:author="Emma Chandler" w:date="2021-02-28T21:10:00Z">
              <w:tcPr>
                <w:tcW w:w="996" w:type="dxa"/>
              </w:tcPr>
            </w:tcPrChange>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Change w:id="190" w:author="Emma Chandler" w:date="2021-02-28T21:10:00Z">
              <w:tcPr>
                <w:tcW w:w="876" w:type="dxa"/>
              </w:tcPr>
            </w:tcPrChange>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4D42B2">
        <w:tc>
          <w:tcPr>
            <w:tcW w:w="1885" w:type="dxa"/>
            <w:tcPrChange w:id="191" w:author="Emma Chandler" w:date="2021-02-28T21:10:00Z">
              <w:tcPr>
                <w:tcW w:w="2045" w:type="dxa"/>
              </w:tcPr>
            </w:tcPrChange>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Change w:id="192" w:author="Emma Chandler" w:date="2021-02-28T21:10:00Z">
              <w:tcPr>
                <w:tcW w:w="1547" w:type="dxa"/>
              </w:tcPr>
            </w:tcPrChange>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Change w:id="193" w:author="Emma Chandler" w:date="2021-02-28T21:10:00Z">
              <w:tcPr>
                <w:tcW w:w="1414" w:type="dxa"/>
              </w:tcPr>
            </w:tcPrChange>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Change w:id="194" w:author="Emma Chandler" w:date="2021-02-28T21:10:00Z">
              <w:tcPr>
                <w:tcW w:w="1269" w:type="dxa"/>
              </w:tcPr>
            </w:tcPrChange>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Change w:id="195" w:author="Emma Chandler" w:date="2021-02-28T21:10:00Z">
              <w:tcPr>
                <w:tcW w:w="1203" w:type="dxa"/>
              </w:tcPr>
            </w:tcPrChange>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Change w:id="196" w:author="Emma Chandler" w:date="2021-02-28T21:10:00Z">
              <w:tcPr>
                <w:tcW w:w="996" w:type="dxa"/>
              </w:tcPr>
            </w:tcPrChange>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Change w:id="197" w:author="Emma Chandler" w:date="2021-02-28T21:10:00Z">
              <w:tcPr>
                <w:tcW w:w="876" w:type="dxa"/>
              </w:tcPr>
            </w:tcPrChange>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4D42B2">
        <w:tc>
          <w:tcPr>
            <w:tcW w:w="1885" w:type="dxa"/>
            <w:tcPrChange w:id="198" w:author="Emma Chandler" w:date="2021-02-28T21:10:00Z">
              <w:tcPr>
                <w:tcW w:w="2045" w:type="dxa"/>
              </w:tcPr>
            </w:tcPrChange>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Change w:id="199" w:author="Emma Chandler" w:date="2021-02-28T21:10:00Z">
              <w:tcPr>
                <w:tcW w:w="1547" w:type="dxa"/>
              </w:tcPr>
            </w:tcPrChange>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Change w:id="200" w:author="Emma Chandler" w:date="2021-02-28T21:10:00Z">
              <w:tcPr>
                <w:tcW w:w="1414" w:type="dxa"/>
              </w:tcPr>
            </w:tcPrChange>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Change w:id="201" w:author="Emma Chandler" w:date="2021-02-28T21:10:00Z">
              <w:tcPr>
                <w:tcW w:w="1269" w:type="dxa"/>
              </w:tcPr>
            </w:tcPrChange>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Change w:id="202" w:author="Emma Chandler" w:date="2021-02-28T21:10:00Z">
              <w:tcPr>
                <w:tcW w:w="1203" w:type="dxa"/>
              </w:tcPr>
            </w:tcPrChange>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Change w:id="203" w:author="Emma Chandler" w:date="2021-02-28T21:10:00Z">
              <w:tcPr>
                <w:tcW w:w="996" w:type="dxa"/>
              </w:tcPr>
            </w:tcPrChange>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Change w:id="204" w:author="Emma Chandler" w:date="2021-02-28T21:10:00Z">
              <w:tcPr>
                <w:tcW w:w="876" w:type="dxa"/>
              </w:tcPr>
            </w:tcPrChange>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4D42B2">
        <w:tc>
          <w:tcPr>
            <w:tcW w:w="1885" w:type="dxa"/>
            <w:tcPrChange w:id="205" w:author="Emma Chandler" w:date="2021-02-28T21:10:00Z">
              <w:tcPr>
                <w:tcW w:w="2045" w:type="dxa"/>
              </w:tcPr>
            </w:tcPrChange>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Change w:id="206" w:author="Emma Chandler" w:date="2021-02-28T21:10:00Z">
              <w:tcPr>
                <w:tcW w:w="1547" w:type="dxa"/>
              </w:tcPr>
            </w:tcPrChange>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Change w:id="207" w:author="Emma Chandler" w:date="2021-02-28T21:10:00Z">
              <w:tcPr>
                <w:tcW w:w="1414" w:type="dxa"/>
              </w:tcPr>
            </w:tcPrChange>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Change w:id="208" w:author="Emma Chandler" w:date="2021-02-28T21:10:00Z">
              <w:tcPr>
                <w:tcW w:w="1269" w:type="dxa"/>
              </w:tcPr>
            </w:tcPrChange>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Change w:id="209" w:author="Emma Chandler" w:date="2021-02-28T21:10:00Z">
              <w:tcPr>
                <w:tcW w:w="1203" w:type="dxa"/>
              </w:tcPr>
            </w:tcPrChange>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Change w:id="210" w:author="Emma Chandler" w:date="2021-02-28T21:10:00Z">
              <w:tcPr>
                <w:tcW w:w="996" w:type="dxa"/>
              </w:tcPr>
            </w:tcPrChange>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Change w:id="211" w:author="Emma Chandler" w:date="2021-02-28T21:10:00Z">
              <w:tcPr>
                <w:tcW w:w="876" w:type="dxa"/>
              </w:tcPr>
            </w:tcPrChange>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4D42B2">
        <w:tc>
          <w:tcPr>
            <w:tcW w:w="1885" w:type="dxa"/>
            <w:tcPrChange w:id="212" w:author="Emma Chandler" w:date="2021-02-28T21:10:00Z">
              <w:tcPr>
                <w:tcW w:w="2045" w:type="dxa"/>
              </w:tcPr>
            </w:tcPrChange>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Change w:id="213" w:author="Emma Chandler" w:date="2021-02-28T21:10:00Z">
              <w:tcPr>
                <w:tcW w:w="1547" w:type="dxa"/>
              </w:tcPr>
            </w:tcPrChange>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Change w:id="214" w:author="Emma Chandler" w:date="2021-02-28T21:10:00Z">
              <w:tcPr>
                <w:tcW w:w="1414" w:type="dxa"/>
              </w:tcPr>
            </w:tcPrChange>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Change w:id="215" w:author="Emma Chandler" w:date="2021-02-28T21:10:00Z">
              <w:tcPr>
                <w:tcW w:w="1269" w:type="dxa"/>
              </w:tcPr>
            </w:tcPrChange>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Change w:id="216" w:author="Emma Chandler" w:date="2021-02-28T21:10:00Z">
              <w:tcPr>
                <w:tcW w:w="1203" w:type="dxa"/>
              </w:tcPr>
            </w:tcPrChange>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Change w:id="217" w:author="Emma Chandler" w:date="2021-02-28T21:10:00Z">
              <w:tcPr>
                <w:tcW w:w="996" w:type="dxa"/>
              </w:tcPr>
            </w:tcPrChange>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Change w:id="218" w:author="Emma Chandler" w:date="2021-02-28T21:10:00Z">
              <w:tcPr>
                <w:tcW w:w="876" w:type="dxa"/>
              </w:tcPr>
            </w:tcPrChange>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4D42B2">
        <w:tc>
          <w:tcPr>
            <w:tcW w:w="1885" w:type="dxa"/>
            <w:tcPrChange w:id="219" w:author="Emma Chandler" w:date="2021-02-28T21:10:00Z">
              <w:tcPr>
                <w:tcW w:w="2045" w:type="dxa"/>
              </w:tcPr>
            </w:tcPrChange>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Change w:id="220" w:author="Emma Chandler" w:date="2021-02-28T21:10:00Z">
              <w:tcPr>
                <w:tcW w:w="1547" w:type="dxa"/>
              </w:tcPr>
            </w:tcPrChange>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Change w:id="221" w:author="Emma Chandler" w:date="2021-02-28T21:10:00Z">
              <w:tcPr>
                <w:tcW w:w="1414" w:type="dxa"/>
              </w:tcPr>
            </w:tcPrChange>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Change w:id="222" w:author="Emma Chandler" w:date="2021-02-28T21:10:00Z">
              <w:tcPr>
                <w:tcW w:w="1269" w:type="dxa"/>
              </w:tcPr>
            </w:tcPrChange>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Change w:id="223" w:author="Emma Chandler" w:date="2021-02-28T21:10:00Z">
              <w:tcPr>
                <w:tcW w:w="1203" w:type="dxa"/>
              </w:tcPr>
            </w:tcPrChange>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Change w:id="224" w:author="Emma Chandler" w:date="2021-02-28T21:10:00Z">
              <w:tcPr>
                <w:tcW w:w="996" w:type="dxa"/>
              </w:tcPr>
            </w:tcPrChange>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Change w:id="225" w:author="Emma Chandler" w:date="2021-02-28T21:10:00Z">
              <w:tcPr>
                <w:tcW w:w="876" w:type="dxa"/>
              </w:tcPr>
            </w:tcPrChange>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4D42B2">
        <w:tc>
          <w:tcPr>
            <w:tcW w:w="1885" w:type="dxa"/>
            <w:tcPrChange w:id="226" w:author="Emma Chandler" w:date="2021-02-28T21:10:00Z">
              <w:tcPr>
                <w:tcW w:w="2045" w:type="dxa"/>
              </w:tcPr>
            </w:tcPrChange>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Change w:id="227" w:author="Emma Chandler" w:date="2021-02-28T21:10:00Z">
              <w:tcPr>
                <w:tcW w:w="1547" w:type="dxa"/>
              </w:tcPr>
            </w:tcPrChange>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Change w:id="228" w:author="Emma Chandler" w:date="2021-02-28T21:10:00Z">
              <w:tcPr>
                <w:tcW w:w="1414" w:type="dxa"/>
              </w:tcPr>
            </w:tcPrChange>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Change w:id="229" w:author="Emma Chandler" w:date="2021-02-28T21:10:00Z">
              <w:tcPr>
                <w:tcW w:w="1269" w:type="dxa"/>
              </w:tcPr>
            </w:tcPrChange>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Change w:id="230" w:author="Emma Chandler" w:date="2021-02-28T21:10:00Z">
              <w:tcPr>
                <w:tcW w:w="1203" w:type="dxa"/>
              </w:tcPr>
            </w:tcPrChange>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Change w:id="231" w:author="Emma Chandler" w:date="2021-02-28T21:10:00Z">
              <w:tcPr>
                <w:tcW w:w="996" w:type="dxa"/>
              </w:tcPr>
            </w:tcPrChange>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Change w:id="232" w:author="Emma Chandler" w:date="2021-02-28T21:10:00Z">
              <w:tcPr>
                <w:tcW w:w="876" w:type="dxa"/>
              </w:tcPr>
            </w:tcPrChange>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4D42B2">
        <w:tc>
          <w:tcPr>
            <w:tcW w:w="1885" w:type="dxa"/>
            <w:tcPrChange w:id="233" w:author="Emma Chandler" w:date="2021-02-28T21:10:00Z">
              <w:tcPr>
                <w:tcW w:w="2045" w:type="dxa"/>
              </w:tcPr>
            </w:tcPrChange>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Change w:id="234" w:author="Emma Chandler" w:date="2021-02-28T21:10:00Z">
              <w:tcPr>
                <w:tcW w:w="1547" w:type="dxa"/>
              </w:tcPr>
            </w:tcPrChange>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Change w:id="235" w:author="Emma Chandler" w:date="2021-02-28T21:10:00Z">
              <w:tcPr>
                <w:tcW w:w="1414" w:type="dxa"/>
              </w:tcPr>
            </w:tcPrChange>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Change w:id="236" w:author="Emma Chandler" w:date="2021-02-28T21:10:00Z">
              <w:tcPr>
                <w:tcW w:w="1269" w:type="dxa"/>
              </w:tcPr>
            </w:tcPrChange>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Change w:id="237" w:author="Emma Chandler" w:date="2021-02-28T21:10:00Z">
              <w:tcPr>
                <w:tcW w:w="1203" w:type="dxa"/>
              </w:tcPr>
            </w:tcPrChange>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Change w:id="238" w:author="Emma Chandler" w:date="2021-02-28T21:10:00Z">
              <w:tcPr>
                <w:tcW w:w="996" w:type="dxa"/>
              </w:tcPr>
            </w:tcPrChange>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Change w:id="239" w:author="Emma Chandler" w:date="2021-02-28T21:10:00Z">
              <w:tcPr>
                <w:tcW w:w="876" w:type="dxa"/>
              </w:tcPr>
            </w:tcPrChange>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4D42B2">
        <w:tc>
          <w:tcPr>
            <w:tcW w:w="1885" w:type="dxa"/>
            <w:tcPrChange w:id="240" w:author="Emma Chandler" w:date="2021-02-28T21:10:00Z">
              <w:tcPr>
                <w:tcW w:w="2045" w:type="dxa"/>
              </w:tcPr>
            </w:tcPrChange>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Change w:id="241" w:author="Emma Chandler" w:date="2021-02-28T21:10:00Z">
              <w:tcPr>
                <w:tcW w:w="1547" w:type="dxa"/>
              </w:tcPr>
            </w:tcPrChange>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Change w:id="242" w:author="Emma Chandler" w:date="2021-02-28T21:10:00Z">
              <w:tcPr>
                <w:tcW w:w="1414" w:type="dxa"/>
              </w:tcPr>
            </w:tcPrChange>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Change w:id="243" w:author="Emma Chandler" w:date="2021-02-28T21:10:00Z">
              <w:tcPr>
                <w:tcW w:w="1269" w:type="dxa"/>
              </w:tcPr>
            </w:tcPrChange>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Change w:id="244" w:author="Emma Chandler" w:date="2021-02-28T21:10:00Z">
              <w:tcPr>
                <w:tcW w:w="1203" w:type="dxa"/>
              </w:tcPr>
            </w:tcPrChange>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Change w:id="245" w:author="Emma Chandler" w:date="2021-02-28T21:10:00Z">
              <w:tcPr>
                <w:tcW w:w="996" w:type="dxa"/>
              </w:tcPr>
            </w:tcPrChange>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Change w:id="246" w:author="Emma Chandler" w:date="2021-02-28T21:10:00Z">
              <w:tcPr>
                <w:tcW w:w="876" w:type="dxa"/>
              </w:tcPr>
            </w:tcPrChange>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4D42B2">
        <w:tc>
          <w:tcPr>
            <w:tcW w:w="1885" w:type="dxa"/>
            <w:tcPrChange w:id="247" w:author="Emma Chandler" w:date="2021-02-28T21:10:00Z">
              <w:tcPr>
                <w:tcW w:w="2045" w:type="dxa"/>
              </w:tcPr>
            </w:tcPrChange>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Change w:id="248" w:author="Emma Chandler" w:date="2021-02-28T21:10:00Z">
              <w:tcPr>
                <w:tcW w:w="1547" w:type="dxa"/>
              </w:tcPr>
            </w:tcPrChange>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Change w:id="249" w:author="Emma Chandler" w:date="2021-02-28T21:10:00Z">
              <w:tcPr>
                <w:tcW w:w="1414" w:type="dxa"/>
              </w:tcPr>
            </w:tcPrChange>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Change w:id="250" w:author="Emma Chandler" w:date="2021-02-28T21:10:00Z">
              <w:tcPr>
                <w:tcW w:w="1269" w:type="dxa"/>
              </w:tcPr>
            </w:tcPrChange>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Change w:id="251" w:author="Emma Chandler" w:date="2021-02-28T21:10:00Z">
              <w:tcPr>
                <w:tcW w:w="1203" w:type="dxa"/>
              </w:tcPr>
            </w:tcPrChange>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Change w:id="252" w:author="Emma Chandler" w:date="2021-02-28T21:10:00Z">
              <w:tcPr>
                <w:tcW w:w="996" w:type="dxa"/>
              </w:tcPr>
            </w:tcPrChange>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Change w:id="253" w:author="Emma Chandler" w:date="2021-02-28T21:10:00Z">
              <w:tcPr>
                <w:tcW w:w="876" w:type="dxa"/>
              </w:tcPr>
            </w:tcPrChange>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4D42B2">
        <w:tc>
          <w:tcPr>
            <w:tcW w:w="1885" w:type="dxa"/>
            <w:tcPrChange w:id="254" w:author="Emma Chandler" w:date="2021-02-28T21:10:00Z">
              <w:tcPr>
                <w:tcW w:w="2045" w:type="dxa"/>
              </w:tcPr>
            </w:tcPrChange>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Change w:id="255" w:author="Emma Chandler" w:date="2021-02-28T21:10:00Z">
              <w:tcPr>
                <w:tcW w:w="1547" w:type="dxa"/>
              </w:tcPr>
            </w:tcPrChange>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Change w:id="256" w:author="Emma Chandler" w:date="2021-02-28T21:10:00Z">
              <w:tcPr>
                <w:tcW w:w="1414" w:type="dxa"/>
              </w:tcPr>
            </w:tcPrChange>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Change w:id="257" w:author="Emma Chandler" w:date="2021-02-28T21:10:00Z">
              <w:tcPr>
                <w:tcW w:w="1269" w:type="dxa"/>
              </w:tcPr>
            </w:tcPrChange>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Change w:id="258" w:author="Emma Chandler" w:date="2021-02-28T21:10:00Z">
              <w:tcPr>
                <w:tcW w:w="1203" w:type="dxa"/>
              </w:tcPr>
            </w:tcPrChange>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Change w:id="259" w:author="Emma Chandler" w:date="2021-02-28T21:10:00Z">
              <w:tcPr>
                <w:tcW w:w="996" w:type="dxa"/>
              </w:tcPr>
            </w:tcPrChange>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Change w:id="260" w:author="Emma Chandler" w:date="2021-02-28T21:10:00Z">
              <w:tcPr>
                <w:tcW w:w="876" w:type="dxa"/>
              </w:tcPr>
            </w:tcPrChange>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4D42B2">
        <w:tc>
          <w:tcPr>
            <w:tcW w:w="1885" w:type="dxa"/>
            <w:tcPrChange w:id="261" w:author="Emma Chandler" w:date="2021-02-28T21:10:00Z">
              <w:tcPr>
                <w:tcW w:w="2045" w:type="dxa"/>
              </w:tcPr>
            </w:tcPrChange>
          </w:tcPr>
          <w:p w14:paraId="141CC39F" w14:textId="77777777" w:rsidR="0071556C" w:rsidRPr="00283FF5" w:rsidRDefault="0071556C" w:rsidP="00FA755C">
            <w:pPr>
              <w:rPr>
                <w:i/>
                <w:iCs/>
                <w:sz w:val="24"/>
                <w:szCs w:val="24"/>
              </w:rPr>
            </w:pPr>
            <w:r w:rsidRPr="00283FF5">
              <w:rPr>
                <w:i/>
                <w:iCs/>
                <w:sz w:val="24"/>
                <w:szCs w:val="24"/>
              </w:rPr>
              <w:t>Oxytre lambe</w:t>
            </w:r>
          </w:p>
        </w:tc>
        <w:tc>
          <w:tcPr>
            <w:tcW w:w="1620" w:type="dxa"/>
            <w:tcPrChange w:id="262" w:author="Emma Chandler" w:date="2021-02-28T21:10:00Z">
              <w:tcPr>
                <w:tcW w:w="1547" w:type="dxa"/>
              </w:tcPr>
            </w:tcPrChange>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Change w:id="263" w:author="Emma Chandler" w:date="2021-02-28T21:10:00Z">
              <w:tcPr>
                <w:tcW w:w="1414" w:type="dxa"/>
              </w:tcPr>
            </w:tcPrChange>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Change w:id="264" w:author="Emma Chandler" w:date="2021-02-28T21:10:00Z">
              <w:tcPr>
                <w:tcW w:w="1269" w:type="dxa"/>
              </w:tcPr>
            </w:tcPrChange>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Change w:id="265" w:author="Emma Chandler" w:date="2021-02-28T21:10:00Z">
              <w:tcPr>
                <w:tcW w:w="1203" w:type="dxa"/>
              </w:tcPr>
            </w:tcPrChange>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Change w:id="266" w:author="Emma Chandler" w:date="2021-02-28T21:10:00Z">
              <w:tcPr>
                <w:tcW w:w="996" w:type="dxa"/>
              </w:tcPr>
            </w:tcPrChange>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Change w:id="267" w:author="Emma Chandler" w:date="2021-02-28T21:10:00Z">
              <w:tcPr>
                <w:tcW w:w="876" w:type="dxa"/>
              </w:tcPr>
            </w:tcPrChange>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4D42B2">
        <w:tc>
          <w:tcPr>
            <w:tcW w:w="1885" w:type="dxa"/>
            <w:tcPrChange w:id="268" w:author="Emma Chandler" w:date="2021-02-28T21:10:00Z">
              <w:tcPr>
                <w:tcW w:w="2045" w:type="dxa"/>
              </w:tcPr>
            </w:tcPrChange>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Change w:id="269" w:author="Emma Chandler" w:date="2021-02-28T21:10:00Z">
              <w:tcPr>
                <w:tcW w:w="1547" w:type="dxa"/>
              </w:tcPr>
            </w:tcPrChange>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Change w:id="270" w:author="Emma Chandler" w:date="2021-02-28T21:10:00Z">
              <w:tcPr>
                <w:tcW w:w="1414" w:type="dxa"/>
              </w:tcPr>
            </w:tcPrChange>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Change w:id="271" w:author="Emma Chandler" w:date="2021-02-28T21:10:00Z">
              <w:tcPr>
                <w:tcW w:w="1269" w:type="dxa"/>
              </w:tcPr>
            </w:tcPrChange>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Change w:id="272" w:author="Emma Chandler" w:date="2021-02-28T21:10:00Z">
              <w:tcPr>
                <w:tcW w:w="1203" w:type="dxa"/>
              </w:tcPr>
            </w:tcPrChange>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Change w:id="273" w:author="Emma Chandler" w:date="2021-02-28T21:10:00Z">
              <w:tcPr>
                <w:tcW w:w="996" w:type="dxa"/>
              </w:tcPr>
            </w:tcPrChange>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Change w:id="274" w:author="Emma Chandler" w:date="2021-02-28T21:10:00Z">
              <w:tcPr>
                <w:tcW w:w="876" w:type="dxa"/>
              </w:tcPr>
            </w:tcPrChange>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4D42B2">
        <w:tc>
          <w:tcPr>
            <w:tcW w:w="1885" w:type="dxa"/>
            <w:tcPrChange w:id="275" w:author="Emma Chandler" w:date="2021-02-28T21:10:00Z">
              <w:tcPr>
                <w:tcW w:w="2045" w:type="dxa"/>
              </w:tcPr>
            </w:tcPrChange>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Change w:id="276" w:author="Emma Chandler" w:date="2021-02-28T21:10:00Z">
              <w:tcPr>
                <w:tcW w:w="1547" w:type="dxa"/>
              </w:tcPr>
            </w:tcPrChange>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Change w:id="277" w:author="Emma Chandler" w:date="2021-02-28T21:10:00Z">
              <w:tcPr>
                <w:tcW w:w="1414" w:type="dxa"/>
              </w:tcPr>
            </w:tcPrChange>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Change w:id="278" w:author="Emma Chandler" w:date="2021-02-28T21:10:00Z">
              <w:tcPr>
                <w:tcW w:w="1269" w:type="dxa"/>
              </w:tcPr>
            </w:tcPrChange>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Change w:id="279" w:author="Emma Chandler" w:date="2021-02-28T21:10:00Z">
              <w:tcPr>
                <w:tcW w:w="1203" w:type="dxa"/>
              </w:tcPr>
            </w:tcPrChange>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Change w:id="280" w:author="Emma Chandler" w:date="2021-02-28T21:10:00Z">
              <w:tcPr>
                <w:tcW w:w="996" w:type="dxa"/>
              </w:tcPr>
            </w:tcPrChange>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Change w:id="281" w:author="Emma Chandler" w:date="2021-02-28T21:10:00Z">
              <w:tcPr>
                <w:tcW w:w="876" w:type="dxa"/>
              </w:tcPr>
            </w:tcPrChange>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4D42B2">
        <w:tc>
          <w:tcPr>
            <w:tcW w:w="1885" w:type="dxa"/>
            <w:tcPrChange w:id="282" w:author="Emma Chandler" w:date="2021-02-28T21:10:00Z">
              <w:tcPr>
                <w:tcW w:w="2045" w:type="dxa"/>
              </w:tcPr>
            </w:tcPrChange>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Change w:id="283" w:author="Emma Chandler" w:date="2021-02-28T21:10:00Z">
              <w:tcPr>
                <w:tcW w:w="1547" w:type="dxa"/>
              </w:tcPr>
            </w:tcPrChange>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Change w:id="284" w:author="Emma Chandler" w:date="2021-02-28T21:10:00Z">
              <w:tcPr>
                <w:tcW w:w="1414" w:type="dxa"/>
              </w:tcPr>
            </w:tcPrChange>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Change w:id="285" w:author="Emma Chandler" w:date="2021-02-28T21:10:00Z">
              <w:tcPr>
                <w:tcW w:w="1269" w:type="dxa"/>
              </w:tcPr>
            </w:tcPrChange>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Change w:id="286" w:author="Emma Chandler" w:date="2021-02-28T21:10:00Z">
              <w:tcPr>
                <w:tcW w:w="1203" w:type="dxa"/>
              </w:tcPr>
            </w:tcPrChange>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Change w:id="287" w:author="Emma Chandler" w:date="2021-02-28T21:10:00Z">
              <w:tcPr>
                <w:tcW w:w="996" w:type="dxa"/>
              </w:tcPr>
            </w:tcPrChange>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Change w:id="288" w:author="Emma Chandler" w:date="2021-02-28T21:10:00Z">
              <w:tcPr>
                <w:tcW w:w="876" w:type="dxa"/>
              </w:tcPr>
            </w:tcPrChange>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4D42B2">
        <w:tc>
          <w:tcPr>
            <w:tcW w:w="1885" w:type="dxa"/>
            <w:tcPrChange w:id="289" w:author="Emma Chandler" w:date="2021-02-28T21:10:00Z">
              <w:tcPr>
                <w:tcW w:w="2045" w:type="dxa"/>
              </w:tcPr>
            </w:tcPrChange>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Change w:id="290" w:author="Emma Chandler" w:date="2021-02-28T21:10:00Z">
              <w:tcPr>
                <w:tcW w:w="1547" w:type="dxa"/>
              </w:tcPr>
            </w:tcPrChange>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Change w:id="291" w:author="Emma Chandler" w:date="2021-02-28T21:10:00Z">
              <w:tcPr>
                <w:tcW w:w="1414" w:type="dxa"/>
              </w:tcPr>
            </w:tcPrChange>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Change w:id="292" w:author="Emma Chandler" w:date="2021-02-28T21:10:00Z">
              <w:tcPr>
                <w:tcW w:w="1269" w:type="dxa"/>
              </w:tcPr>
            </w:tcPrChange>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Change w:id="293" w:author="Emma Chandler" w:date="2021-02-28T21:10:00Z">
              <w:tcPr>
                <w:tcW w:w="1203" w:type="dxa"/>
              </w:tcPr>
            </w:tcPrChange>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Change w:id="294" w:author="Emma Chandler" w:date="2021-02-28T21:10:00Z">
              <w:tcPr>
                <w:tcW w:w="996" w:type="dxa"/>
              </w:tcPr>
            </w:tcPrChange>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Change w:id="295" w:author="Emma Chandler" w:date="2021-02-28T21:10:00Z">
              <w:tcPr>
                <w:tcW w:w="876" w:type="dxa"/>
              </w:tcPr>
            </w:tcPrChange>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4D42B2">
        <w:tc>
          <w:tcPr>
            <w:tcW w:w="1885" w:type="dxa"/>
            <w:tcPrChange w:id="296" w:author="Emma Chandler" w:date="2021-02-28T21:10:00Z">
              <w:tcPr>
                <w:tcW w:w="2045" w:type="dxa"/>
              </w:tcPr>
            </w:tcPrChange>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Change w:id="297" w:author="Emma Chandler" w:date="2021-02-28T21:10:00Z">
              <w:tcPr>
                <w:tcW w:w="1547" w:type="dxa"/>
              </w:tcPr>
            </w:tcPrChange>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Change w:id="298" w:author="Emma Chandler" w:date="2021-02-28T21:10:00Z">
              <w:tcPr>
                <w:tcW w:w="1414" w:type="dxa"/>
              </w:tcPr>
            </w:tcPrChange>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Change w:id="299" w:author="Emma Chandler" w:date="2021-02-28T21:10:00Z">
              <w:tcPr>
                <w:tcW w:w="1269" w:type="dxa"/>
              </w:tcPr>
            </w:tcPrChange>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Change w:id="300" w:author="Emma Chandler" w:date="2021-02-28T21:10:00Z">
              <w:tcPr>
                <w:tcW w:w="1203" w:type="dxa"/>
              </w:tcPr>
            </w:tcPrChange>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Change w:id="301" w:author="Emma Chandler" w:date="2021-02-28T21:10:00Z">
              <w:tcPr>
                <w:tcW w:w="996" w:type="dxa"/>
              </w:tcPr>
            </w:tcPrChange>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Change w:id="302" w:author="Emma Chandler" w:date="2021-02-28T21:10:00Z">
              <w:tcPr>
                <w:tcW w:w="876" w:type="dxa"/>
              </w:tcPr>
            </w:tcPrChange>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2EEE13C2" w14:textId="08D78161" w:rsidR="00F211FD" w:rsidRDefault="00F211FD" w:rsidP="00FA755C">
      <w:pPr>
        <w:tabs>
          <w:tab w:val="left" w:pos="810"/>
        </w:tabs>
        <w:rPr>
          <w:sz w:val="24"/>
          <w:szCs w:val="24"/>
        </w:rPr>
      </w:pPr>
      <w:r w:rsidRPr="00F211FD">
        <w:rPr>
          <w:sz w:val="24"/>
          <w:szCs w:val="24"/>
        </w:rPr>
        <w:t xml:space="preserve">Figure 1. Box plots of the first flowering day (FFD) of </w:t>
      </w:r>
      <w:ins w:id="303" w:author="Emma Chandler" w:date="2021-02-28T20:00:00Z">
        <w:r w:rsidR="000B3163">
          <w:rPr>
            <w:sz w:val="24"/>
            <w:szCs w:val="24"/>
          </w:rPr>
          <w:t>19</w:t>
        </w:r>
      </w:ins>
      <w:del w:id="304" w:author="Emma Chandler" w:date="2021-02-28T20:00:00Z">
        <w:r w:rsidRPr="00F211FD" w:rsidDel="000B3163">
          <w:rPr>
            <w:sz w:val="24"/>
            <w:szCs w:val="24"/>
          </w:rPr>
          <w:delText>24</w:delText>
        </w:r>
      </w:del>
      <w:r w:rsidRPr="00F211FD">
        <w:rPr>
          <w:sz w:val="24"/>
          <w:szCs w:val="24"/>
        </w:rPr>
        <w:t xml:space="preserve"> plant species from the Bluestem Prairie reserve in Clay county, MN. Observations were made between 1942-1961 and 2012-2020.  Box plots indicate distribution quartiles and standard error bars. The species codes are as follows:</w:t>
      </w:r>
      <w:r w:rsidR="00FA755C">
        <w:rPr>
          <w:sz w:val="24"/>
          <w:szCs w:val="24"/>
        </w:rPr>
        <w:t xml:space="preserve"> </w:t>
      </w:r>
      <w:r w:rsidR="00C60872">
        <w:rPr>
          <w:sz w:val="24"/>
          <w:szCs w:val="24"/>
        </w:rPr>
        <w:t>A</w:t>
      </w:r>
      <w:ins w:id="305" w:author="Emma Chandler" w:date="2021-02-28T20:01:00Z">
        <w:r w:rsidR="000B3163">
          <w:rPr>
            <w:sz w:val="24"/>
            <w:szCs w:val="24"/>
          </w:rPr>
          <w:t>)</w:t>
        </w:r>
      </w:ins>
      <w:del w:id="306" w:author="Emma Chandler" w:date="2021-02-28T20:01:00Z">
        <w:r w:rsidRPr="00F211FD" w:rsidDel="000B3163">
          <w:rPr>
            <w:sz w:val="24"/>
            <w:szCs w:val="24"/>
          </w:rPr>
          <w:delText>=</w:delText>
        </w:r>
      </w:del>
      <w:ins w:id="307" w:author="Emma Chandler" w:date="2021-02-28T21:11:00Z">
        <w:r w:rsidR="004D42B2">
          <w:rPr>
            <w:sz w:val="24"/>
            <w:szCs w:val="24"/>
          </w:rPr>
          <w:t xml:space="preserve"> </w:t>
        </w:r>
      </w:ins>
      <w:ins w:id="308" w:author="Emma Chandler" w:date="2021-02-28T21:00:00Z">
        <w:r w:rsidR="004729E2" w:rsidRPr="00283FF5">
          <w:rPr>
            <w:i/>
            <w:iCs/>
            <w:sz w:val="24"/>
            <w:szCs w:val="24"/>
          </w:rPr>
          <w:t>Ranunculus rhomboides</w:t>
        </w:r>
      </w:ins>
      <w:del w:id="309" w:author="Emma Chandler" w:date="2021-02-28T21:00:00Z">
        <w:r w:rsidRPr="00F211FD" w:rsidDel="004729E2">
          <w:rPr>
            <w:sz w:val="24"/>
            <w:szCs w:val="24"/>
          </w:rPr>
          <w:delText>Ranun rhomb</w:delText>
        </w:r>
      </w:del>
      <w:r w:rsidRPr="00F211FD">
        <w:rPr>
          <w:sz w:val="24"/>
          <w:szCs w:val="24"/>
        </w:rPr>
        <w:t>;</w:t>
      </w:r>
      <w:ins w:id="310" w:author="Emma Chandler" w:date="2021-02-28T21:10:00Z">
        <w:r w:rsidR="004D42B2">
          <w:rPr>
            <w:sz w:val="24"/>
            <w:szCs w:val="24"/>
          </w:rPr>
          <w:t xml:space="preserve"> </w:t>
        </w:r>
      </w:ins>
      <w:r w:rsidR="00C60872">
        <w:rPr>
          <w:sz w:val="24"/>
          <w:szCs w:val="24"/>
        </w:rPr>
        <w:t>B</w:t>
      </w:r>
      <w:ins w:id="311" w:author="Emma Chandler" w:date="2021-02-28T20:01:00Z">
        <w:r w:rsidR="000B3163">
          <w:rPr>
            <w:sz w:val="24"/>
            <w:szCs w:val="24"/>
          </w:rPr>
          <w:t>)</w:t>
        </w:r>
      </w:ins>
      <w:del w:id="312" w:author="Emma Chandler" w:date="2021-02-28T20:01:00Z">
        <w:r w:rsidRPr="00F211FD" w:rsidDel="000B3163">
          <w:rPr>
            <w:sz w:val="24"/>
            <w:szCs w:val="24"/>
          </w:rPr>
          <w:delText>=</w:delText>
        </w:r>
      </w:del>
      <w:ins w:id="313" w:author="Emma Chandler" w:date="2021-02-28T21:11:00Z">
        <w:r w:rsidR="004D42B2">
          <w:rPr>
            <w:sz w:val="24"/>
            <w:szCs w:val="24"/>
          </w:rPr>
          <w:t xml:space="preserve"> </w:t>
        </w:r>
      </w:ins>
      <w:ins w:id="314" w:author="Emma Chandler" w:date="2021-02-28T21:00:00Z">
        <w:r w:rsidR="004729E2" w:rsidRPr="00283FF5">
          <w:rPr>
            <w:i/>
            <w:iCs/>
            <w:sz w:val="24"/>
            <w:szCs w:val="24"/>
          </w:rPr>
          <w:t>Cerastium arvense</w:t>
        </w:r>
      </w:ins>
      <w:del w:id="315" w:author="Emma Chandler" w:date="2021-02-28T21:00:00Z">
        <w:r w:rsidRPr="00F211FD" w:rsidDel="004729E2">
          <w:rPr>
            <w:sz w:val="24"/>
            <w:szCs w:val="24"/>
          </w:rPr>
          <w:delText>Ceras arven</w:delText>
        </w:r>
      </w:del>
      <w:r w:rsidRPr="00F211FD">
        <w:rPr>
          <w:sz w:val="24"/>
          <w:szCs w:val="24"/>
        </w:rPr>
        <w:t>;</w:t>
      </w:r>
      <w:ins w:id="316" w:author="Emma Chandler" w:date="2021-02-28T21:10:00Z">
        <w:r w:rsidR="004D42B2">
          <w:rPr>
            <w:sz w:val="24"/>
            <w:szCs w:val="24"/>
          </w:rPr>
          <w:t xml:space="preserve"> </w:t>
        </w:r>
      </w:ins>
      <w:r w:rsidR="00C60872">
        <w:rPr>
          <w:sz w:val="24"/>
          <w:szCs w:val="24"/>
        </w:rPr>
        <w:t>C</w:t>
      </w:r>
      <w:ins w:id="317" w:author="Emma Chandler" w:date="2021-02-28T20:01:00Z">
        <w:r w:rsidR="000B3163">
          <w:rPr>
            <w:sz w:val="24"/>
            <w:szCs w:val="24"/>
          </w:rPr>
          <w:t>)</w:t>
        </w:r>
      </w:ins>
      <w:del w:id="318" w:author="Emma Chandler" w:date="2021-02-28T20:01:00Z">
        <w:r w:rsidRPr="00F211FD" w:rsidDel="000B3163">
          <w:rPr>
            <w:sz w:val="24"/>
            <w:szCs w:val="24"/>
          </w:rPr>
          <w:delText>=</w:delText>
        </w:r>
      </w:del>
      <w:ins w:id="319" w:author="Emma Chandler" w:date="2021-02-28T21:11:00Z">
        <w:r w:rsidR="004D42B2">
          <w:rPr>
            <w:sz w:val="24"/>
            <w:szCs w:val="24"/>
          </w:rPr>
          <w:t xml:space="preserve"> </w:t>
        </w:r>
      </w:ins>
      <w:ins w:id="320" w:author="Emma Chandler" w:date="2021-02-28T21:01:00Z">
        <w:r w:rsidR="004729E2" w:rsidRPr="00283FF5">
          <w:rPr>
            <w:i/>
            <w:iCs/>
            <w:sz w:val="24"/>
            <w:szCs w:val="24"/>
          </w:rPr>
          <w:t>Ranunculus abortivus</w:t>
        </w:r>
      </w:ins>
      <w:del w:id="321" w:author="Emma Chandler" w:date="2021-02-28T21:01:00Z">
        <w:r w:rsidRPr="00F211FD" w:rsidDel="004729E2">
          <w:rPr>
            <w:sz w:val="24"/>
            <w:szCs w:val="24"/>
          </w:rPr>
          <w:delText>Ranun abort</w:delText>
        </w:r>
      </w:del>
      <w:r w:rsidRPr="00F211FD">
        <w:rPr>
          <w:sz w:val="24"/>
          <w:szCs w:val="24"/>
        </w:rPr>
        <w:t>;</w:t>
      </w:r>
      <w:ins w:id="322" w:author="Emma Chandler" w:date="2021-02-28T21:10:00Z">
        <w:r w:rsidR="004D42B2">
          <w:rPr>
            <w:sz w:val="24"/>
            <w:szCs w:val="24"/>
          </w:rPr>
          <w:t xml:space="preserve"> </w:t>
        </w:r>
      </w:ins>
      <w:r w:rsidR="00C60872">
        <w:rPr>
          <w:sz w:val="24"/>
          <w:szCs w:val="24"/>
        </w:rPr>
        <w:t>D</w:t>
      </w:r>
      <w:ins w:id="323" w:author="Emma Chandler" w:date="2021-02-28T20:01:00Z">
        <w:r w:rsidR="000B3163">
          <w:rPr>
            <w:sz w:val="24"/>
            <w:szCs w:val="24"/>
          </w:rPr>
          <w:t>)</w:t>
        </w:r>
      </w:ins>
      <w:del w:id="324" w:author="Emma Chandler" w:date="2021-02-28T20:01:00Z">
        <w:r w:rsidRPr="00F211FD" w:rsidDel="000B3163">
          <w:rPr>
            <w:sz w:val="24"/>
            <w:szCs w:val="24"/>
          </w:rPr>
          <w:delText>=</w:delText>
        </w:r>
      </w:del>
      <w:ins w:id="325" w:author="Emma Chandler" w:date="2021-02-28T21:11:00Z">
        <w:r w:rsidR="004D42B2">
          <w:rPr>
            <w:sz w:val="24"/>
            <w:szCs w:val="24"/>
          </w:rPr>
          <w:t xml:space="preserve"> </w:t>
        </w:r>
      </w:ins>
      <w:ins w:id="326" w:author="Emma Chandler" w:date="2021-02-28T21:01:00Z">
        <w:r w:rsidR="004729E2" w:rsidRPr="00283FF5">
          <w:rPr>
            <w:i/>
            <w:iCs/>
            <w:sz w:val="24"/>
            <w:szCs w:val="24"/>
          </w:rPr>
          <w:t>Oxalis violacea</w:t>
        </w:r>
      </w:ins>
      <w:del w:id="327" w:author="Emma Chandler" w:date="2021-02-28T21:01:00Z">
        <w:r w:rsidRPr="00F211FD" w:rsidDel="004729E2">
          <w:rPr>
            <w:sz w:val="24"/>
            <w:szCs w:val="24"/>
          </w:rPr>
          <w:delText>Oxali viola</w:delText>
        </w:r>
      </w:del>
      <w:r w:rsidRPr="00F211FD">
        <w:rPr>
          <w:sz w:val="24"/>
          <w:szCs w:val="24"/>
        </w:rPr>
        <w:t>;</w:t>
      </w:r>
      <w:ins w:id="328" w:author="Emma Chandler" w:date="2021-02-28T21:10:00Z">
        <w:r w:rsidR="004D42B2">
          <w:rPr>
            <w:sz w:val="24"/>
            <w:szCs w:val="24"/>
          </w:rPr>
          <w:t xml:space="preserve"> </w:t>
        </w:r>
      </w:ins>
      <w:r w:rsidR="00C60872">
        <w:rPr>
          <w:sz w:val="24"/>
          <w:szCs w:val="24"/>
        </w:rPr>
        <w:t>E</w:t>
      </w:r>
      <w:ins w:id="329" w:author="Emma Chandler" w:date="2021-02-28T20:01:00Z">
        <w:r w:rsidR="000B3163">
          <w:rPr>
            <w:sz w:val="24"/>
            <w:szCs w:val="24"/>
          </w:rPr>
          <w:t>)</w:t>
        </w:r>
      </w:ins>
      <w:del w:id="330" w:author="Emma Chandler" w:date="2021-02-28T20:01:00Z">
        <w:r w:rsidRPr="00F211FD" w:rsidDel="000B3163">
          <w:rPr>
            <w:sz w:val="24"/>
            <w:szCs w:val="24"/>
          </w:rPr>
          <w:delText>=</w:delText>
        </w:r>
      </w:del>
      <w:ins w:id="331" w:author="Emma Chandler" w:date="2021-02-28T21:11:00Z">
        <w:r w:rsidR="004D42B2">
          <w:rPr>
            <w:sz w:val="24"/>
            <w:szCs w:val="24"/>
          </w:rPr>
          <w:t xml:space="preserve"> </w:t>
        </w:r>
      </w:ins>
      <w:ins w:id="332" w:author="Emma Chandler" w:date="2021-02-28T21:01:00Z">
        <w:r w:rsidR="004729E2" w:rsidRPr="00283FF5">
          <w:rPr>
            <w:i/>
            <w:iCs/>
            <w:sz w:val="24"/>
            <w:szCs w:val="24"/>
          </w:rPr>
          <w:t>Sisyrinchium angustifolium</w:t>
        </w:r>
      </w:ins>
      <w:del w:id="333" w:author="Emma Chandler" w:date="2021-02-28T21:01:00Z">
        <w:r w:rsidRPr="00F211FD" w:rsidDel="004729E2">
          <w:rPr>
            <w:sz w:val="24"/>
            <w:szCs w:val="24"/>
          </w:rPr>
          <w:delText>Sisyr angus</w:delText>
        </w:r>
      </w:del>
      <w:r w:rsidRPr="00F211FD">
        <w:rPr>
          <w:sz w:val="24"/>
          <w:szCs w:val="24"/>
        </w:rPr>
        <w:t>;</w:t>
      </w:r>
      <w:r w:rsidR="00C60872" w:rsidRPr="00F211FD" w:rsidDel="00C60872">
        <w:rPr>
          <w:sz w:val="24"/>
          <w:szCs w:val="24"/>
        </w:rPr>
        <w:t xml:space="preserve"> </w:t>
      </w:r>
      <w:r w:rsidR="00C60872">
        <w:rPr>
          <w:sz w:val="24"/>
          <w:szCs w:val="24"/>
        </w:rPr>
        <w:t>F</w:t>
      </w:r>
      <w:ins w:id="334" w:author="Emma Chandler" w:date="2021-02-28T20:01:00Z">
        <w:r w:rsidR="000B3163">
          <w:rPr>
            <w:sz w:val="24"/>
            <w:szCs w:val="24"/>
          </w:rPr>
          <w:t>)</w:t>
        </w:r>
      </w:ins>
      <w:del w:id="335" w:author="Emma Chandler" w:date="2021-02-28T20:01:00Z">
        <w:r w:rsidRPr="00F211FD" w:rsidDel="000B3163">
          <w:rPr>
            <w:sz w:val="24"/>
            <w:szCs w:val="24"/>
          </w:rPr>
          <w:delText>=</w:delText>
        </w:r>
      </w:del>
      <w:ins w:id="336" w:author="Emma Chandler" w:date="2021-02-28T21:11:00Z">
        <w:r w:rsidR="004D42B2">
          <w:rPr>
            <w:sz w:val="24"/>
            <w:szCs w:val="24"/>
          </w:rPr>
          <w:t xml:space="preserve"> </w:t>
        </w:r>
      </w:ins>
      <w:ins w:id="337" w:author="Emma Chandler" w:date="2021-02-28T21:01:00Z">
        <w:r w:rsidR="004729E2" w:rsidRPr="00283FF5">
          <w:rPr>
            <w:i/>
            <w:iCs/>
            <w:sz w:val="24"/>
            <w:szCs w:val="24"/>
          </w:rPr>
          <w:t>Trillium cernuum</w:t>
        </w:r>
      </w:ins>
      <w:del w:id="338" w:author="Emma Chandler" w:date="2021-02-28T21:01:00Z">
        <w:r w:rsidRPr="00F211FD" w:rsidDel="004729E2">
          <w:rPr>
            <w:sz w:val="24"/>
            <w:szCs w:val="24"/>
          </w:rPr>
          <w:delText>Trill cernu</w:delText>
        </w:r>
      </w:del>
      <w:r w:rsidRPr="00F211FD">
        <w:rPr>
          <w:sz w:val="24"/>
          <w:szCs w:val="24"/>
        </w:rPr>
        <w:t>;</w:t>
      </w:r>
      <w:ins w:id="339" w:author="Emma Chandler" w:date="2021-02-28T21:10:00Z">
        <w:r w:rsidR="004D42B2">
          <w:rPr>
            <w:sz w:val="24"/>
            <w:szCs w:val="24"/>
          </w:rPr>
          <w:t xml:space="preserve"> </w:t>
        </w:r>
      </w:ins>
      <w:r w:rsidR="00C60872">
        <w:rPr>
          <w:sz w:val="24"/>
          <w:szCs w:val="24"/>
        </w:rPr>
        <w:t>G</w:t>
      </w:r>
      <w:ins w:id="340" w:author="Emma Chandler" w:date="2021-02-28T20:01:00Z">
        <w:r w:rsidR="000B3163">
          <w:rPr>
            <w:sz w:val="24"/>
            <w:szCs w:val="24"/>
          </w:rPr>
          <w:t>)</w:t>
        </w:r>
      </w:ins>
      <w:del w:id="341" w:author="Emma Chandler" w:date="2021-02-28T20:01:00Z">
        <w:r w:rsidRPr="00F211FD" w:rsidDel="000B3163">
          <w:rPr>
            <w:sz w:val="24"/>
            <w:szCs w:val="24"/>
          </w:rPr>
          <w:delText>=</w:delText>
        </w:r>
      </w:del>
      <w:ins w:id="342" w:author="Emma Chandler" w:date="2021-02-28T21:11:00Z">
        <w:r w:rsidR="004D42B2">
          <w:rPr>
            <w:sz w:val="24"/>
            <w:szCs w:val="24"/>
          </w:rPr>
          <w:t xml:space="preserve"> </w:t>
        </w:r>
      </w:ins>
      <w:ins w:id="343" w:author="Emma Chandler" w:date="2021-02-28T21:01:00Z">
        <w:r w:rsidR="004729E2" w:rsidRPr="00283FF5">
          <w:rPr>
            <w:i/>
            <w:iCs/>
            <w:sz w:val="24"/>
            <w:szCs w:val="24"/>
          </w:rPr>
          <w:t>Lithospermum incisum</w:t>
        </w:r>
      </w:ins>
      <w:del w:id="344" w:author="Emma Chandler" w:date="2021-02-28T21:01:00Z">
        <w:r w:rsidRPr="00F211FD" w:rsidDel="004729E2">
          <w:rPr>
            <w:sz w:val="24"/>
            <w:szCs w:val="24"/>
          </w:rPr>
          <w:delText>Litho incis</w:delText>
        </w:r>
      </w:del>
      <w:r w:rsidRPr="00F211FD">
        <w:rPr>
          <w:sz w:val="24"/>
          <w:szCs w:val="24"/>
        </w:rPr>
        <w:t>;</w:t>
      </w:r>
      <w:r w:rsidR="00C60872">
        <w:rPr>
          <w:sz w:val="24"/>
          <w:szCs w:val="24"/>
        </w:rPr>
        <w:t>H</w:t>
      </w:r>
      <w:ins w:id="345" w:author="Emma Chandler" w:date="2021-02-28T20:01:00Z">
        <w:r w:rsidR="000B3163">
          <w:rPr>
            <w:sz w:val="24"/>
            <w:szCs w:val="24"/>
          </w:rPr>
          <w:t>)</w:t>
        </w:r>
      </w:ins>
      <w:del w:id="346" w:author="Emma Chandler" w:date="2021-02-28T20:01:00Z">
        <w:r w:rsidRPr="00F211FD" w:rsidDel="000B3163">
          <w:rPr>
            <w:sz w:val="24"/>
            <w:szCs w:val="24"/>
          </w:rPr>
          <w:delText>=</w:delText>
        </w:r>
      </w:del>
      <w:ins w:id="347" w:author="Emma Chandler" w:date="2021-02-28T21:11:00Z">
        <w:r w:rsidR="004D42B2">
          <w:rPr>
            <w:sz w:val="24"/>
            <w:szCs w:val="24"/>
          </w:rPr>
          <w:t xml:space="preserve"> </w:t>
        </w:r>
      </w:ins>
      <w:ins w:id="348" w:author="Emma Chandler" w:date="2021-02-28T21:01:00Z">
        <w:r w:rsidR="004729E2" w:rsidRPr="00283FF5">
          <w:rPr>
            <w:i/>
            <w:iCs/>
            <w:sz w:val="24"/>
            <w:szCs w:val="24"/>
          </w:rPr>
          <w:t>Pedicularis canadensis</w:t>
        </w:r>
      </w:ins>
      <w:del w:id="349" w:author="Emma Chandler" w:date="2021-02-28T21:01:00Z">
        <w:r w:rsidRPr="00F211FD" w:rsidDel="004729E2">
          <w:rPr>
            <w:sz w:val="24"/>
            <w:szCs w:val="24"/>
          </w:rPr>
          <w:delText>Pedic canad</w:delText>
        </w:r>
      </w:del>
      <w:r w:rsidRPr="00F211FD">
        <w:rPr>
          <w:sz w:val="24"/>
          <w:szCs w:val="24"/>
        </w:rPr>
        <w:t>;</w:t>
      </w:r>
      <w:ins w:id="350" w:author="Emma Chandler" w:date="2021-02-28T21:11:00Z">
        <w:r w:rsidR="004D42B2">
          <w:rPr>
            <w:sz w:val="24"/>
            <w:szCs w:val="24"/>
          </w:rPr>
          <w:t xml:space="preserve"> </w:t>
        </w:r>
      </w:ins>
      <w:r w:rsidR="00C60872">
        <w:rPr>
          <w:sz w:val="24"/>
          <w:szCs w:val="24"/>
        </w:rPr>
        <w:t>I</w:t>
      </w:r>
      <w:ins w:id="351" w:author="Emma Chandler" w:date="2021-02-28T20:01:00Z">
        <w:r w:rsidR="000B3163">
          <w:rPr>
            <w:sz w:val="24"/>
            <w:szCs w:val="24"/>
          </w:rPr>
          <w:t>)</w:t>
        </w:r>
      </w:ins>
      <w:del w:id="352" w:author="Emma Chandler" w:date="2021-02-28T20:01:00Z">
        <w:r w:rsidRPr="00F211FD" w:rsidDel="000B3163">
          <w:rPr>
            <w:sz w:val="24"/>
            <w:szCs w:val="24"/>
          </w:rPr>
          <w:delText>=</w:delText>
        </w:r>
      </w:del>
      <w:ins w:id="353" w:author="Emma Chandler" w:date="2021-02-28T21:11:00Z">
        <w:r w:rsidR="004D42B2">
          <w:rPr>
            <w:sz w:val="24"/>
            <w:szCs w:val="24"/>
          </w:rPr>
          <w:t xml:space="preserve"> </w:t>
        </w:r>
      </w:ins>
      <w:ins w:id="354" w:author="Emma Chandler" w:date="2021-02-28T21:02:00Z">
        <w:r w:rsidR="004729E2" w:rsidRPr="00283FF5">
          <w:rPr>
            <w:i/>
            <w:iCs/>
            <w:sz w:val="24"/>
            <w:szCs w:val="24"/>
          </w:rPr>
          <w:t>Zizia aurea</w:t>
        </w:r>
      </w:ins>
      <w:del w:id="355" w:author="Emma Chandler" w:date="2021-02-28T21:02:00Z">
        <w:r w:rsidRPr="00F211FD" w:rsidDel="004729E2">
          <w:rPr>
            <w:sz w:val="24"/>
            <w:szCs w:val="24"/>
          </w:rPr>
          <w:delText>Zizia aurea</w:delText>
        </w:r>
      </w:del>
      <w:r w:rsidRPr="00F211FD">
        <w:rPr>
          <w:sz w:val="24"/>
          <w:szCs w:val="24"/>
        </w:rPr>
        <w:t>;</w:t>
      </w:r>
      <w:ins w:id="356" w:author="Emma Chandler" w:date="2021-02-28T21:11:00Z">
        <w:r w:rsidR="004D42B2">
          <w:rPr>
            <w:sz w:val="24"/>
            <w:szCs w:val="24"/>
          </w:rPr>
          <w:t xml:space="preserve"> </w:t>
        </w:r>
      </w:ins>
      <w:r w:rsidR="00C60872">
        <w:rPr>
          <w:sz w:val="24"/>
          <w:szCs w:val="24"/>
        </w:rPr>
        <w:t>J</w:t>
      </w:r>
      <w:ins w:id="357" w:author="Emma Chandler" w:date="2021-02-28T20:01:00Z">
        <w:r w:rsidR="000B3163">
          <w:rPr>
            <w:sz w:val="24"/>
            <w:szCs w:val="24"/>
          </w:rPr>
          <w:t>)</w:t>
        </w:r>
      </w:ins>
      <w:del w:id="358" w:author="Emma Chandler" w:date="2021-02-28T20:01:00Z">
        <w:r w:rsidRPr="00F211FD" w:rsidDel="000B3163">
          <w:rPr>
            <w:sz w:val="24"/>
            <w:szCs w:val="24"/>
          </w:rPr>
          <w:delText>=</w:delText>
        </w:r>
      </w:del>
      <w:ins w:id="359" w:author="Emma Chandler" w:date="2021-02-28T21:11:00Z">
        <w:r w:rsidR="004D42B2">
          <w:rPr>
            <w:sz w:val="24"/>
            <w:szCs w:val="24"/>
          </w:rPr>
          <w:t xml:space="preserve"> </w:t>
        </w:r>
      </w:ins>
      <w:ins w:id="360" w:author="Emma Chandler" w:date="2021-02-28T21:02:00Z">
        <w:r w:rsidR="004729E2" w:rsidRPr="00283FF5">
          <w:rPr>
            <w:i/>
            <w:iCs/>
            <w:sz w:val="24"/>
            <w:szCs w:val="24"/>
          </w:rPr>
          <w:t>Vicia americana</w:t>
        </w:r>
      </w:ins>
      <w:del w:id="361" w:author="Emma Chandler" w:date="2021-02-28T21:02:00Z">
        <w:r w:rsidRPr="00F211FD" w:rsidDel="004729E2">
          <w:rPr>
            <w:sz w:val="24"/>
            <w:szCs w:val="24"/>
          </w:rPr>
          <w:delText>Vicia ameri</w:delText>
        </w:r>
      </w:del>
      <w:r w:rsidRPr="00F211FD">
        <w:rPr>
          <w:sz w:val="24"/>
          <w:szCs w:val="24"/>
        </w:rPr>
        <w:t>;</w:t>
      </w:r>
      <w:ins w:id="362" w:author="Emma Chandler" w:date="2021-02-28T21:11:00Z">
        <w:r w:rsidR="004D42B2">
          <w:rPr>
            <w:sz w:val="24"/>
            <w:szCs w:val="24"/>
          </w:rPr>
          <w:t xml:space="preserve"> </w:t>
        </w:r>
      </w:ins>
      <w:r w:rsidR="00C60872">
        <w:rPr>
          <w:sz w:val="24"/>
          <w:szCs w:val="24"/>
        </w:rPr>
        <w:t>K</w:t>
      </w:r>
      <w:ins w:id="363" w:author="Emma Chandler" w:date="2021-02-28T20:01:00Z">
        <w:r w:rsidR="000B3163">
          <w:rPr>
            <w:sz w:val="24"/>
            <w:szCs w:val="24"/>
          </w:rPr>
          <w:t>)</w:t>
        </w:r>
      </w:ins>
      <w:del w:id="364" w:author="Emma Chandler" w:date="2021-02-28T20:01:00Z">
        <w:r w:rsidRPr="00F211FD" w:rsidDel="000B3163">
          <w:rPr>
            <w:sz w:val="24"/>
            <w:szCs w:val="24"/>
          </w:rPr>
          <w:delText>=</w:delText>
        </w:r>
      </w:del>
      <w:ins w:id="365" w:author="Emma Chandler" w:date="2021-02-28T21:11:00Z">
        <w:r w:rsidR="004D42B2">
          <w:rPr>
            <w:sz w:val="24"/>
            <w:szCs w:val="24"/>
          </w:rPr>
          <w:t xml:space="preserve"> </w:t>
        </w:r>
      </w:ins>
      <w:ins w:id="366" w:author="Emma Chandler" w:date="2021-02-28T21:02:00Z">
        <w:r w:rsidR="004729E2" w:rsidRPr="00283FF5">
          <w:rPr>
            <w:i/>
            <w:iCs/>
            <w:sz w:val="24"/>
            <w:szCs w:val="24"/>
          </w:rPr>
          <w:t>Cypripedium candidum</w:t>
        </w:r>
      </w:ins>
      <w:del w:id="367" w:author="Emma Chandler" w:date="2021-02-28T21:02:00Z">
        <w:r w:rsidRPr="00F211FD" w:rsidDel="004729E2">
          <w:rPr>
            <w:sz w:val="24"/>
            <w:szCs w:val="24"/>
          </w:rPr>
          <w:delText>Cypri candi</w:delText>
        </w:r>
      </w:del>
      <w:r w:rsidRPr="00F211FD">
        <w:rPr>
          <w:sz w:val="24"/>
          <w:szCs w:val="24"/>
        </w:rPr>
        <w:t>;</w:t>
      </w:r>
      <w:ins w:id="368" w:author="Emma Chandler" w:date="2021-02-28T21:11:00Z">
        <w:r w:rsidR="004D42B2">
          <w:rPr>
            <w:sz w:val="24"/>
            <w:szCs w:val="24"/>
          </w:rPr>
          <w:t xml:space="preserve"> </w:t>
        </w:r>
      </w:ins>
      <w:r w:rsidR="00C60872">
        <w:rPr>
          <w:sz w:val="24"/>
          <w:szCs w:val="24"/>
        </w:rPr>
        <w:t>L</w:t>
      </w:r>
      <w:ins w:id="369" w:author="Emma Chandler" w:date="2021-02-28T20:02:00Z">
        <w:r w:rsidR="000B3163">
          <w:rPr>
            <w:sz w:val="24"/>
            <w:szCs w:val="24"/>
          </w:rPr>
          <w:t>)</w:t>
        </w:r>
      </w:ins>
      <w:del w:id="370" w:author="Emma Chandler" w:date="2021-02-28T20:02:00Z">
        <w:r w:rsidRPr="00F211FD" w:rsidDel="000B3163">
          <w:rPr>
            <w:sz w:val="24"/>
            <w:szCs w:val="24"/>
          </w:rPr>
          <w:delText>=</w:delText>
        </w:r>
      </w:del>
      <w:ins w:id="371" w:author="Emma Chandler" w:date="2021-02-28T21:11:00Z">
        <w:r w:rsidR="004D42B2">
          <w:rPr>
            <w:sz w:val="24"/>
            <w:szCs w:val="24"/>
          </w:rPr>
          <w:t xml:space="preserve"> </w:t>
        </w:r>
      </w:ins>
      <w:ins w:id="372" w:author="Emma Chandler" w:date="2021-02-28T21:02:00Z">
        <w:r w:rsidR="004729E2" w:rsidRPr="00283FF5">
          <w:rPr>
            <w:i/>
            <w:iCs/>
            <w:sz w:val="24"/>
            <w:szCs w:val="24"/>
          </w:rPr>
          <w:t>Achillea millefolium</w:t>
        </w:r>
      </w:ins>
      <w:del w:id="373" w:author="Emma Chandler" w:date="2021-02-28T21:02:00Z">
        <w:r w:rsidRPr="00F211FD" w:rsidDel="004729E2">
          <w:rPr>
            <w:sz w:val="24"/>
            <w:szCs w:val="24"/>
          </w:rPr>
          <w:delText>Achil mille</w:delText>
        </w:r>
      </w:del>
      <w:r w:rsidRPr="00F211FD">
        <w:rPr>
          <w:sz w:val="24"/>
          <w:szCs w:val="24"/>
        </w:rPr>
        <w:t>;</w:t>
      </w:r>
      <w:ins w:id="374" w:author="Emma Chandler" w:date="2021-02-28T21:11:00Z">
        <w:r w:rsidR="004D42B2">
          <w:rPr>
            <w:sz w:val="24"/>
            <w:szCs w:val="24"/>
          </w:rPr>
          <w:t xml:space="preserve"> </w:t>
        </w:r>
      </w:ins>
      <w:r w:rsidR="00C60872">
        <w:rPr>
          <w:sz w:val="24"/>
          <w:szCs w:val="24"/>
        </w:rPr>
        <w:t>M</w:t>
      </w:r>
      <w:ins w:id="375" w:author="Emma Chandler" w:date="2021-02-28T20:02:00Z">
        <w:r w:rsidR="000B3163">
          <w:rPr>
            <w:sz w:val="24"/>
            <w:szCs w:val="24"/>
          </w:rPr>
          <w:t>)</w:t>
        </w:r>
      </w:ins>
      <w:del w:id="376" w:author="Emma Chandler" w:date="2021-02-28T20:02:00Z">
        <w:r w:rsidRPr="00F211FD" w:rsidDel="000B3163">
          <w:rPr>
            <w:sz w:val="24"/>
            <w:szCs w:val="24"/>
          </w:rPr>
          <w:delText>=</w:delText>
        </w:r>
      </w:del>
      <w:ins w:id="377" w:author="Emma Chandler" w:date="2021-02-28T21:12:00Z">
        <w:r w:rsidR="004D42B2">
          <w:rPr>
            <w:sz w:val="24"/>
            <w:szCs w:val="24"/>
          </w:rPr>
          <w:t xml:space="preserve"> </w:t>
        </w:r>
      </w:ins>
      <w:ins w:id="378" w:author="Emma Chandler" w:date="2021-02-28T21:02:00Z">
        <w:r w:rsidR="004729E2" w:rsidRPr="00283FF5">
          <w:rPr>
            <w:i/>
            <w:iCs/>
            <w:sz w:val="24"/>
            <w:szCs w:val="24"/>
          </w:rPr>
          <w:t>Anemone canadensis</w:t>
        </w:r>
      </w:ins>
      <w:del w:id="379" w:author="Emma Chandler" w:date="2021-02-28T21:02:00Z">
        <w:r w:rsidRPr="00F211FD" w:rsidDel="004729E2">
          <w:rPr>
            <w:sz w:val="24"/>
            <w:szCs w:val="24"/>
          </w:rPr>
          <w:delText>Anemo canad</w:delText>
        </w:r>
      </w:del>
      <w:r w:rsidRPr="00F211FD">
        <w:rPr>
          <w:sz w:val="24"/>
          <w:szCs w:val="24"/>
        </w:rPr>
        <w:t>;</w:t>
      </w:r>
      <w:ins w:id="380" w:author="Emma Chandler" w:date="2021-02-28T21:12:00Z">
        <w:r w:rsidR="004D42B2">
          <w:rPr>
            <w:sz w:val="24"/>
            <w:szCs w:val="24"/>
          </w:rPr>
          <w:t xml:space="preserve"> </w:t>
        </w:r>
      </w:ins>
      <w:r w:rsidR="00C60872">
        <w:rPr>
          <w:sz w:val="24"/>
          <w:szCs w:val="24"/>
        </w:rPr>
        <w:t>N</w:t>
      </w:r>
      <w:ins w:id="381" w:author="Emma Chandler" w:date="2021-02-28T20:02:00Z">
        <w:r w:rsidR="000B3163">
          <w:rPr>
            <w:sz w:val="24"/>
            <w:szCs w:val="24"/>
          </w:rPr>
          <w:t>)</w:t>
        </w:r>
      </w:ins>
      <w:del w:id="382" w:author="Emma Chandler" w:date="2021-02-28T20:02:00Z">
        <w:r w:rsidRPr="00F211FD" w:rsidDel="000B3163">
          <w:rPr>
            <w:sz w:val="24"/>
            <w:szCs w:val="24"/>
          </w:rPr>
          <w:delText>=</w:delText>
        </w:r>
      </w:del>
      <w:ins w:id="383" w:author="Emma Chandler" w:date="2021-02-28T21:12:00Z">
        <w:r w:rsidR="004D42B2">
          <w:rPr>
            <w:sz w:val="24"/>
            <w:szCs w:val="24"/>
          </w:rPr>
          <w:t xml:space="preserve"> </w:t>
        </w:r>
      </w:ins>
      <w:ins w:id="384" w:author="Emma Chandler" w:date="2021-02-28T21:02:00Z">
        <w:r w:rsidR="004729E2" w:rsidRPr="00283FF5">
          <w:rPr>
            <w:i/>
            <w:iCs/>
            <w:sz w:val="24"/>
            <w:szCs w:val="24"/>
          </w:rPr>
          <w:t>Oxytre lambe</w:t>
        </w:r>
      </w:ins>
      <w:del w:id="385" w:author="Emma Chandler" w:date="2021-02-28T21:02:00Z">
        <w:r w:rsidRPr="00F211FD" w:rsidDel="004729E2">
          <w:rPr>
            <w:sz w:val="24"/>
            <w:szCs w:val="24"/>
          </w:rPr>
          <w:delText>Oxytr lambe</w:delText>
        </w:r>
      </w:del>
      <w:r w:rsidRPr="00F211FD">
        <w:rPr>
          <w:sz w:val="24"/>
          <w:szCs w:val="24"/>
        </w:rPr>
        <w:t>;</w:t>
      </w:r>
      <w:ins w:id="386" w:author="Emma Chandler" w:date="2021-02-28T21:12:00Z">
        <w:r w:rsidR="004D42B2">
          <w:rPr>
            <w:sz w:val="24"/>
            <w:szCs w:val="24"/>
          </w:rPr>
          <w:t xml:space="preserve"> </w:t>
        </w:r>
      </w:ins>
      <w:r w:rsidR="00C60872">
        <w:rPr>
          <w:sz w:val="24"/>
          <w:szCs w:val="24"/>
        </w:rPr>
        <w:t>O</w:t>
      </w:r>
      <w:ins w:id="387" w:author="Emma Chandler" w:date="2021-02-28T20:02:00Z">
        <w:r w:rsidR="000B3163">
          <w:rPr>
            <w:sz w:val="24"/>
            <w:szCs w:val="24"/>
          </w:rPr>
          <w:t>)</w:t>
        </w:r>
      </w:ins>
      <w:del w:id="388" w:author="Emma Chandler" w:date="2021-02-28T20:02:00Z">
        <w:r w:rsidRPr="00F211FD" w:rsidDel="000B3163">
          <w:rPr>
            <w:sz w:val="24"/>
            <w:szCs w:val="24"/>
          </w:rPr>
          <w:delText>=</w:delText>
        </w:r>
      </w:del>
      <w:ins w:id="389" w:author="Emma Chandler" w:date="2021-02-28T21:12:00Z">
        <w:r w:rsidR="004D42B2">
          <w:rPr>
            <w:sz w:val="24"/>
            <w:szCs w:val="24"/>
          </w:rPr>
          <w:t xml:space="preserve"> </w:t>
        </w:r>
      </w:ins>
      <w:ins w:id="390" w:author="Emma Chandler" w:date="2021-02-28T21:03:00Z">
        <w:r w:rsidR="004729E2" w:rsidRPr="00283FF5">
          <w:rPr>
            <w:i/>
            <w:iCs/>
            <w:sz w:val="24"/>
            <w:szCs w:val="24"/>
          </w:rPr>
          <w:t>Rosa arkansana</w:t>
        </w:r>
      </w:ins>
      <w:del w:id="391" w:author="Emma Chandler" w:date="2021-02-28T21:03:00Z">
        <w:r w:rsidRPr="00F211FD" w:rsidDel="004729E2">
          <w:rPr>
            <w:sz w:val="24"/>
            <w:szCs w:val="24"/>
          </w:rPr>
          <w:delText>Rosa arkan</w:delText>
        </w:r>
      </w:del>
      <w:r w:rsidRPr="00F211FD">
        <w:rPr>
          <w:sz w:val="24"/>
          <w:szCs w:val="24"/>
        </w:rPr>
        <w:t>;</w:t>
      </w:r>
      <w:ins w:id="392" w:author="Emma Chandler" w:date="2021-02-28T21:12:00Z">
        <w:r w:rsidR="004D42B2">
          <w:rPr>
            <w:sz w:val="24"/>
            <w:szCs w:val="24"/>
          </w:rPr>
          <w:t xml:space="preserve"> </w:t>
        </w:r>
      </w:ins>
      <w:r w:rsidR="00C60872">
        <w:rPr>
          <w:sz w:val="24"/>
          <w:szCs w:val="24"/>
        </w:rPr>
        <w:t>P</w:t>
      </w:r>
      <w:ins w:id="393" w:author="Emma Chandler" w:date="2021-02-28T20:02:00Z">
        <w:r w:rsidR="000B3163">
          <w:rPr>
            <w:sz w:val="24"/>
            <w:szCs w:val="24"/>
          </w:rPr>
          <w:t>)</w:t>
        </w:r>
      </w:ins>
      <w:del w:id="394" w:author="Emma Chandler" w:date="2021-02-28T20:02:00Z">
        <w:r w:rsidRPr="00F211FD" w:rsidDel="000B3163">
          <w:rPr>
            <w:sz w:val="24"/>
            <w:szCs w:val="24"/>
          </w:rPr>
          <w:delText>=</w:delText>
        </w:r>
      </w:del>
      <w:ins w:id="395" w:author="Emma Chandler" w:date="2021-02-28T21:12:00Z">
        <w:r w:rsidR="004D42B2">
          <w:rPr>
            <w:sz w:val="24"/>
            <w:szCs w:val="24"/>
          </w:rPr>
          <w:t xml:space="preserve"> </w:t>
        </w:r>
      </w:ins>
      <w:ins w:id="396" w:author="Emma Chandler" w:date="2021-02-28T21:03:00Z">
        <w:r w:rsidR="004729E2" w:rsidRPr="00283FF5">
          <w:rPr>
            <w:i/>
            <w:iCs/>
            <w:sz w:val="24"/>
            <w:szCs w:val="24"/>
          </w:rPr>
          <w:t>Penstemon grandifloras</w:t>
        </w:r>
      </w:ins>
      <w:del w:id="397" w:author="Emma Chandler" w:date="2021-02-28T21:03:00Z">
        <w:r w:rsidRPr="00F211FD" w:rsidDel="004729E2">
          <w:rPr>
            <w:sz w:val="24"/>
            <w:szCs w:val="24"/>
          </w:rPr>
          <w:delText>Penst grand</w:delText>
        </w:r>
      </w:del>
      <w:r w:rsidRPr="00F211FD">
        <w:rPr>
          <w:sz w:val="24"/>
          <w:szCs w:val="24"/>
        </w:rPr>
        <w:t>;</w:t>
      </w:r>
      <w:ins w:id="398" w:author="Emma Chandler" w:date="2021-02-28T21:12:00Z">
        <w:r w:rsidR="004D42B2">
          <w:rPr>
            <w:sz w:val="24"/>
            <w:szCs w:val="24"/>
          </w:rPr>
          <w:t xml:space="preserve"> </w:t>
        </w:r>
      </w:ins>
      <w:r w:rsidR="00C60872">
        <w:rPr>
          <w:sz w:val="24"/>
          <w:szCs w:val="24"/>
        </w:rPr>
        <w:t>Q</w:t>
      </w:r>
      <w:ins w:id="399" w:author="Emma Chandler" w:date="2021-02-28T20:02:00Z">
        <w:r w:rsidR="000B3163">
          <w:rPr>
            <w:sz w:val="24"/>
            <w:szCs w:val="24"/>
          </w:rPr>
          <w:t>)</w:t>
        </w:r>
      </w:ins>
      <w:del w:id="400" w:author="Emma Chandler" w:date="2021-02-28T20:02:00Z">
        <w:r w:rsidRPr="00F211FD" w:rsidDel="000B3163">
          <w:rPr>
            <w:sz w:val="24"/>
            <w:szCs w:val="24"/>
          </w:rPr>
          <w:delText>=</w:delText>
        </w:r>
      </w:del>
      <w:ins w:id="401" w:author="Emma Chandler" w:date="2021-02-28T21:12:00Z">
        <w:r w:rsidR="004D42B2">
          <w:rPr>
            <w:sz w:val="24"/>
            <w:szCs w:val="24"/>
          </w:rPr>
          <w:t xml:space="preserve"> </w:t>
        </w:r>
      </w:ins>
      <w:ins w:id="402" w:author="Emma Chandler" w:date="2021-02-28T21:03:00Z">
        <w:r w:rsidR="004729E2" w:rsidRPr="00283FF5">
          <w:rPr>
            <w:i/>
            <w:iCs/>
            <w:sz w:val="24"/>
            <w:szCs w:val="24"/>
          </w:rPr>
          <w:t>Penstemon gracilis</w:t>
        </w:r>
      </w:ins>
      <w:del w:id="403" w:author="Emma Chandler" w:date="2021-02-28T21:03:00Z">
        <w:r w:rsidRPr="00F211FD" w:rsidDel="004729E2">
          <w:rPr>
            <w:sz w:val="24"/>
            <w:szCs w:val="24"/>
          </w:rPr>
          <w:delText>Penst graci</w:delText>
        </w:r>
      </w:del>
      <w:r w:rsidRPr="00F211FD">
        <w:rPr>
          <w:sz w:val="24"/>
          <w:szCs w:val="24"/>
        </w:rPr>
        <w:t>;</w:t>
      </w:r>
      <w:r w:rsidR="00C60872" w:rsidRPr="00F211FD" w:rsidDel="00C60872">
        <w:rPr>
          <w:sz w:val="24"/>
          <w:szCs w:val="24"/>
        </w:rPr>
        <w:t xml:space="preserve"> </w:t>
      </w:r>
      <w:r w:rsidR="00C60872">
        <w:rPr>
          <w:sz w:val="24"/>
          <w:szCs w:val="24"/>
        </w:rPr>
        <w:t>R</w:t>
      </w:r>
      <w:ins w:id="404" w:author="Emma Chandler" w:date="2021-02-28T20:02:00Z">
        <w:r w:rsidR="000B3163">
          <w:rPr>
            <w:sz w:val="24"/>
            <w:szCs w:val="24"/>
          </w:rPr>
          <w:t>)</w:t>
        </w:r>
      </w:ins>
      <w:del w:id="405" w:author="Emma Chandler" w:date="2021-02-28T20:02:00Z">
        <w:r w:rsidRPr="00F211FD" w:rsidDel="000B3163">
          <w:rPr>
            <w:sz w:val="24"/>
            <w:szCs w:val="24"/>
          </w:rPr>
          <w:delText>=</w:delText>
        </w:r>
      </w:del>
      <w:ins w:id="406" w:author="Emma Chandler" w:date="2021-02-28T21:12:00Z">
        <w:r w:rsidR="004D42B2">
          <w:rPr>
            <w:sz w:val="24"/>
            <w:szCs w:val="24"/>
          </w:rPr>
          <w:t xml:space="preserve"> </w:t>
        </w:r>
      </w:ins>
      <w:ins w:id="407" w:author="Emma Chandler" w:date="2021-02-28T21:03:00Z">
        <w:r w:rsidR="004729E2" w:rsidRPr="00283FF5">
          <w:rPr>
            <w:i/>
            <w:iCs/>
            <w:sz w:val="24"/>
            <w:szCs w:val="24"/>
          </w:rPr>
          <w:t>Zigadenus elegans</w:t>
        </w:r>
      </w:ins>
      <w:del w:id="408" w:author="Emma Chandler" w:date="2021-02-28T21:03:00Z">
        <w:r w:rsidRPr="00F211FD" w:rsidDel="004729E2">
          <w:rPr>
            <w:sz w:val="24"/>
            <w:szCs w:val="24"/>
          </w:rPr>
          <w:delText>Zigad elega</w:delText>
        </w:r>
      </w:del>
      <w:r w:rsidRPr="00F211FD">
        <w:rPr>
          <w:sz w:val="24"/>
          <w:szCs w:val="24"/>
        </w:rPr>
        <w:t>;</w:t>
      </w:r>
      <w:r w:rsidR="00C60872" w:rsidRPr="00F211FD" w:rsidDel="00C60872">
        <w:rPr>
          <w:sz w:val="24"/>
          <w:szCs w:val="24"/>
        </w:rPr>
        <w:t xml:space="preserve"> </w:t>
      </w:r>
      <w:r w:rsidR="00C60872">
        <w:rPr>
          <w:sz w:val="24"/>
          <w:szCs w:val="24"/>
        </w:rPr>
        <w:t>S</w:t>
      </w:r>
      <w:ins w:id="409" w:author="Emma Chandler" w:date="2021-02-28T20:02:00Z">
        <w:r w:rsidR="000B3163">
          <w:rPr>
            <w:sz w:val="24"/>
            <w:szCs w:val="24"/>
          </w:rPr>
          <w:t>)</w:t>
        </w:r>
      </w:ins>
      <w:del w:id="410" w:author="Emma Chandler" w:date="2021-02-28T20:02:00Z">
        <w:r w:rsidRPr="00F211FD" w:rsidDel="000B3163">
          <w:rPr>
            <w:sz w:val="24"/>
            <w:szCs w:val="24"/>
          </w:rPr>
          <w:delText>=</w:delText>
        </w:r>
      </w:del>
      <w:ins w:id="411" w:author="Emma Chandler" w:date="2021-02-28T21:12:00Z">
        <w:r w:rsidR="004D42B2">
          <w:rPr>
            <w:sz w:val="24"/>
            <w:szCs w:val="24"/>
          </w:rPr>
          <w:t xml:space="preserve"> </w:t>
        </w:r>
      </w:ins>
      <w:ins w:id="412" w:author="Emma Chandler" w:date="2021-02-28T21:03:00Z">
        <w:r w:rsidR="004729E2" w:rsidRPr="00283FF5">
          <w:rPr>
            <w:i/>
            <w:iCs/>
            <w:sz w:val="24"/>
            <w:szCs w:val="24"/>
          </w:rPr>
          <w:t>Oenothera nuttallii</w:t>
        </w:r>
      </w:ins>
      <w:del w:id="413" w:author="Emma Chandler" w:date="2021-02-28T21:03:00Z">
        <w:r w:rsidRPr="00F211FD" w:rsidDel="004729E2">
          <w:rPr>
            <w:sz w:val="24"/>
            <w:szCs w:val="24"/>
          </w:rPr>
          <w:delText>Oenot nutta</w:delText>
        </w:r>
      </w:del>
      <w:r w:rsidRPr="00F211FD">
        <w:rPr>
          <w:sz w:val="24"/>
          <w:szCs w:val="24"/>
        </w:rPr>
        <w:t>.</w:t>
      </w:r>
    </w:p>
    <w:p w14:paraId="2FD68A32" w14:textId="54807296" w:rsidR="00F211FD" w:rsidRDefault="00F211FD" w:rsidP="00FA755C">
      <w:pPr>
        <w:tabs>
          <w:tab w:val="left" w:pos="810"/>
        </w:tabs>
        <w:rPr>
          <w:sz w:val="24"/>
          <w:szCs w:val="24"/>
        </w:rPr>
      </w:pPr>
    </w:p>
    <w:p w14:paraId="5EB8B6D6" w14:textId="5FA884C3" w:rsidR="00F211FD" w:rsidRDefault="00F211FD" w:rsidP="00FA755C">
      <w:pPr>
        <w:tabs>
          <w:tab w:val="left" w:pos="810"/>
        </w:tabs>
        <w:rPr>
          <w:sz w:val="24"/>
          <w:szCs w:val="24"/>
        </w:rPr>
      </w:pPr>
      <w:r>
        <w:rPr>
          <w:sz w:val="24"/>
          <w:szCs w:val="24"/>
        </w:rPr>
        <w:t>Figure 2.</w:t>
      </w:r>
      <w:r w:rsidRPr="00F211FD">
        <w:rPr>
          <w:sz w:val="24"/>
          <w:szCs w:val="24"/>
        </w:rPr>
        <w:t xml:space="preserve"> </w:t>
      </w:r>
      <w:r w:rsidRPr="00283FF5">
        <w:rPr>
          <w:sz w:val="24"/>
          <w:szCs w:val="24"/>
        </w:rPr>
        <w:t xml:space="preserve">Path diagrams with </w:t>
      </w:r>
      <w:commentRangeStart w:id="414"/>
      <w:r w:rsidR="000C39CD">
        <w:rPr>
          <w:sz w:val="24"/>
          <w:szCs w:val="24"/>
        </w:rPr>
        <w:t>direct</w:t>
      </w:r>
      <w:r w:rsidR="000C39CD" w:rsidRPr="00283FF5">
        <w:rPr>
          <w:sz w:val="24"/>
          <w:szCs w:val="24"/>
        </w:rPr>
        <w:t xml:space="preserve"> </w:t>
      </w:r>
      <w:r w:rsidRPr="00283FF5">
        <w:rPr>
          <w:sz w:val="24"/>
          <w:szCs w:val="24"/>
        </w:rPr>
        <w:t xml:space="preserve">effect </w:t>
      </w:r>
      <w:commentRangeEnd w:id="414"/>
      <w:r>
        <w:rPr>
          <w:rStyle w:val="CommentReference"/>
        </w:rPr>
        <w:commentReference w:id="414"/>
      </w:r>
      <w:r w:rsidRPr="00283FF5">
        <w:rPr>
          <w:sz w:val="24"/>
          <w:szCs w:val="24"/>
        </w:rPr>
        <w:t>estimates labeled. Number of asterisks indicate level of significance for p-value: *p ≤ 0.05, **p ≤ 0.01, ***p ≤ 0.001.</w:t>
      </w:r>
    </w:p>
    <w:p w14:paraId="71B56B81" w14:textId="57EA2754" w:rsidR="00F211FD" w:rsidRDefault="00F211FD" w:rsidP="00FA755C">
      <w:pPr>
        <w:tabs>
          <w:tab w:val="left" w:pos="810"/>
        </w:tabs>
        <w:rPr>
          <w:sz w:val="24"/>
          <w:szCs w:val="24"/>
        </w:rPr>
      </w:pPr>
    </w:p>
    <w:p w14:paraId="4CF397E8" w14:textId="381789AE" w:rsidR="00F211FD" w:rsidRDefault="00F211FD" w:rsidP="00FA755C">
      <w:pPr>
        <w:tabs>
          <w:tab w:val="left" w:pos="810"/>
        </w:tabs>
        <w:rPr>
          <w:sz w:val="24"/>
          <w:szCs w:val="24"/>
        </w:rPr>
      </w:pPr>
    </w:p>
    <w:p w14:paraId="7A09AF59" w14:textId="4E8B1DC2" w:rsidR="00F211FD" w:rsidRDefault="00F211FD" w:rsidP="00FA755C">
      <w:pPr>
        <w:tabs>
          <w:tab w:val="left" w:pos="810"/>
        </w:tabs>
        <w:rPr>
          <w:sz w:val="24"/>
          <w:szCs w:val="24"/>
        </w:rPr>
      </w:pPr>
      <w:r>
        <w:rPr>
          <w:sz w:val="24"/>
          <w:szCs w:val="24"/>
        </w:rPr>
        <w:t>Figure 3.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ins w:id="415" w:author="Emma Chandler" w:date="2021-02-28T21:12:00Z">
        <w:r w:rsidR="004D42B2">
          <w:rPr>
            <w:sz w:val="24"/>
            <w:szCs w:val="24"/>
          </w:rPr>
          <w:t>.</w:t>
        </w:r>
      </w:ins>
    </w:p>
    <w:p w14:paraId="206B4C09" w14:textId="77777777" w:rsidR="00AC4581" w:rsidRDefault="00A04784" w:rsidP="00AC4581">
      <w:pPr>
        <w:jc w:val="center"/>
        <w:rPr>
          <w:sz w:val="24"/>
          <w:szCs w:val="24"/>
        </w:rPr>
      </w:pPr>
      <w:r w:rsidRPr="00F211FD">
        <w:rPr>
          <w:sz w:val="24"/>
          <w:szCs w:val="24"/>
        </w:rPr>
        <w:br w:type="page"/>
      </w:r>
    </w:p>
    <w:p w14:paraId="585AA6D9" w14:textId="6B4F6845" w:rsidR="00AC4581" w:rsidRPr="00AC4581" w:rsidRDefault="00AC4581" w:rsidP="00AC4581">
      <w:pPr>
        <w:jc w:val="center"/>
        <w:rPr>
          <w:b/>
          <w:bCs/>
          <w:sz w:val="24"/>
          <w:szCs w:val="24"/>
        </w:rPr>
      </w:pPr>
      <w:r w:rsidRPr="00AC4581">
        <w:rPr>
          <w:b/>
          <w:bCs/>
          <w:sz w:val="24"/>
          <w:szCs w:val="24"/>
        </w:rPr>
        <w:lastRenderedPageBreak/>
        <w:t>FIGURES</w:t>
      </w:r>
    </w:p>
    <w:p w14:paraId="7E757BC4" w14:textId="5C670CB2" w:rsidR="00AC4581" w:rsidRDefault="002D5E74" w:rsidP="00AC4581">
      <w:pPr>
        <w:jc w:val="center"/>
        <w:rPr>
          <w:sz w:val="24"/>
          <w:szCs w:val="24"/>
        </w:rPr>
      </w:pPr>
      <w:r>
        <w:rPr>
          <w:noProof/>
          <w:sz w:val="24"/>
          <w:szCs w:val="24"/>
        </w:rPr>
        <w:drawing>
          <wp:inline distT="0" distB="0" distL="0" distR="0" wp14:anchorId="785EFDC6" wp14:editId="04CF0EFC">
            <wp:extent cx="5943600" cy="4182110"/>
            <wp:effectExtent l="0" t="0" r="0" b="889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10177884" w14:textId="47AFD972" w:rsidR="00AC4581" w:rsidRDefault="00AC4581" w:rsidP="00AC4581">
      <w:pPr>
        <w:rPr>
          <w:ins w:id="416" w:author="Emma Chandler" w:date="2021-02-28T20:39:00Z"/>
          <w:sz w:val="24"/>
          <w:szCs w:val="24"/>
        </w:rPr>
      </w:pPr>
      <w:r>
        <w:rPr>
          <w:sz w:val="24"/>
          <w:szCs w:val="24"/>
        </w:rPr>
        <w:t>Figure 1.</w:t>
      </w:r>
    </w:p>
    <w:p w14:paraId="4035BAAA" w14:textId="0039AEE9" w:rsidR="00DB429F" w:rsidRDefault="00DB429F" w:rsidP="00AC4581">
      <w:pPr>
        <w:rPr>
          <w:sz w:val="24"/>
          <w:szCs w:val="24"/>
        </w:rPr>
      </w:pPr>
      <w:commentRangeStart w:id="417"/>
      <w:ins w:id="418" w:author="Emma Chandler" w:date="2021-02-28T20:39:00Z">
        <w:r>
          <w:rPr>
            <w:noProof/>
            <w:sz w:val="24"/>
            <w:szCs w:val="24"/>
          </w:rPr>
          <w:lastRenderedPageBreak/>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ins>
      <w:commentRangeEnd w:id="417"/>
      <w:ins w:id="419" w:author="Emma Chandler" w:date="2021-02-28T21:00:00Z">
        <w:r w:rsidR="00E04E3A">
          <w:rPr>
            <w:rStyle w:val="CommentReference"/>
          </w:rPr>
          <w:commentReference w:id="417"/>
        </w:r>
      </w:ins>
    </w:p>
    <w:p w14:paraId="7AD3B7CA" w14:textId="6DF4A421" w:rsidR="00A05B6D" w:rsidRDefault="005E17E4" w:rsidP="00AC4581">
      <w:pPr>
        <w:jc w:val="center"/>
        <w:rPr>
          <w:sz w:val="24"/>
          <w:szCs w:val="24"/>
        </w:rPr>
      </w:pPr>
      <w:r>
        <w:rPr>
          <w:noProof/>
          <w:sz w:val="24"/>
          <w:szCs w:val="24"/>
        </w:rPr>
        <w:lastRenderedPageBreak/>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3ED6518F" w14:textId="7E65D79A" w:rsidR="00F211FD" w:rsidRDefault="00A04784" w:rsidP="00FA755C">
      <w:pPr>
        <w:spacing w:line="480" w:lineRule="auto"/>
        <w:rPr>
          <w:sz w:val="24"/>
          <w:szCs w:val="24"/>
        </w:rPr>
      </w:pPr>
      <w:r>
        <w:rPr>
          <w:sz w:val="24"/>
          <w:szCs w:val="24"/>
        </w:rPr>
        <w:t>Figure 2.</w:t>
      </w:r>
    </w:p>
    <w:p w14:paraId="36DE5FB6" w14:textId="240D37B1"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DA616E6" w14:textId="194950F4" w:rsidR="00555511" w:rsidRDefault="00F211FD" w:rsidP="00A04784">
      <w:pPr>
        <w:spacing w:line="480" w:lineRule="auto"/>
        <w:rPr>
          <w:sz w:val="24"/>
          <w:szCs w:val="24"/>
        </w:rPr>
      </w:pPr>
      <w:r>
        <w:rPr>
          <w:sz w:val="24"/>
          <w:szCs w:val="24"/>
        </w:rPr>
        <w:t>Figure 3.</w:t>
      </w:r>
    </w:p>
    <w:sectPr w:rsidR="005555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28"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31" w:author="Emma Chandler" w:date="2021-02-27T09:21:00Z" w:initials="EC">
    <w:p w14:paraId="71B40E80" w14:textId="404A97EA" w:rsidR="004D42B2" w:rsidRDefault="004D42B2">
      <w:pPr>
        <w:pStyle w:val="CommentText"/>
      </w:pPr>
      <w:r>
        <w:rPr>
          <w:rStyle w:val="CommentReference"/>
        </w:rPr>
        <w:annotationRef/>
      </w:r>
      <w:hyperlink r:id="rId1" w:history="1">
        <w:r w:rsidRPr="00B84A6E">
          <w:rPr>
            <w:rStyle w:val="Hyperlink"/>
          </w:rPr>
          <w:t>https://www.dnr.state.mn.us/snas/detail.html?id=sna00996</w:t>
        </w:r>
      </w:hyperlink>
    </w:p>
    <w:p w14:paraId="0B2D4C64" w14:textId="309F3EB4" w:rsidR="004D42B2" w:rsidRDefault="004D42B2">
      <w:pPr>
        <w:pStyle w:val="CommentText"/>
      </w:pPr>
      <w:r>
        <w:t>The dnr link for blue stem prairie?</w:t>
      </w:r>
    </w:p>
  </w:comment>
  <w:comment w:id="33"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56" w:author="Emma Chandler" w:date="2021-02-27T09:33:00Z" w:initials="EC">
    <w:p w14:paraId="025D7FEC" w14:textId="6BA6ADF8" w:rsidR="004D42B2" w:rsidRDefault="004D42B2">
      <w:pPr>
        <w:pStyle w:val="CommentText"/>
      </w:pPr>
      <w:r>
        <w:rPr>
          <w:rStyle w:val="CommentReference"/>
        </w:rPr>
        <w:annotationRef/>
      </w:r>
      <w:r>
        <w:t xml:space="preserve">Is there a better way to explain why we used SPDX </w:t>
      </w:r>
    </w:p>
  </w:comment>
  <w:comment w:id="59" w:author="Emma Chandler" w:date="2021-02-27T09:34:00Z" w:initials="EC">
    <w:p w14:paraId="746CF728" w14:textId="5A120713" w:rsidR="004D42B2" w:rsidRDefault="004D42B2">
      <w:pPr>
        <w:pStyle w:val="CommentText"/>
      </w:pPr>
      <w:r>
        <w:rPr>
          <w:rStyle w:val="CommentReference"/>
        </w:rPr>
        <w:annotationRef/>
      </w:r>
      <w:r>
        <w:t>I didn’t think this was necessary after we already mentioned linear regression and model selection. What do you think?</w:t>
      </w:r>
    </w:p>
  </w:comment>
  <w:comment w:id="62" w:author="Emma Chandler" w:date="2021-02-28T19:20:00Z" w:initials="EC">
    <w:p w14:paraId="4A17EDD0" w14:textId="0F4D4D4C" w:rsidR="004D42B2" w:rsidRDefault="004D42B2">
      <w:pPr>
        <w:pStyle w:val="CommentText"/>
      </w:pPr>
      <w:r>
        <w:rPr>
          <w:rStyle w:val="CommentReference"/>
        </w:rPr>
        <w:annotationRef/>
      </w:r>
      <w:r>
        <w:t>Not in endnote</w:t>
      </w:r>
    </w:p>
  </w:comment>
  <w:comment w:id="63" w:author="Emma Chandler" w:date="2020-11-20T11:14:00Z" w:initials="EC">
    <w:p w14:paraId="7244D0D4" w14:textId="77777777" w:rsidR="004D42B2" w:rsidRDefault="004D42B2" w:rsidP="00895FF2">
      <w:r>
        <w:rPr>
          <w:rStyle w:val="CommentReference"/>
        </w:rPr>
        <w:annotationRef/>
      </w:r>
      <w:bookmarkStart w:id="64"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64"/>
    </w:p>
    <w:p w14:paraId="6D9223B8" w14:textId="550C4C27" w:rsidR="004D42B2" w:rsidRDefault="004D42B2">
      <w:pPr>
        <w:pStyle w:val="CommentText"/>
      </w:pPr>
    </w:p>
  </w:comment>
  <w:comment w:id="65" w:author="Emma Chandler" w:date="2021-02-28T21:13:00Z" w:initials="EC">
    <w:p w14:paraId="3A776CCF" w14:textId="77777777" w:rsidR="004D42B2" w:rsidRDefault="004D42B2">
      <w:pPr>
        <w:pStyle w:val="CommentText"/>
      </w:pPr>
      <w:r>
        <w:rPr>
          <w:rStyle w:val="CommentReference"/>
        </w:rPr>
        <w:annotationRef/>
      </w:r>
      <w:r>
        <w:t>Should we include the figure with the full model? And/Or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68" w:author="Emma Chandler" w:date="2020-11-20T11:14:00Z" w:initials="EC">
    <w:p w14:paraId="47A79C6B" w14:textId="5E1B2697" w:rsidR="004D42B2" w:rsidRDefault="004D42B2">
      <w:pPr>
        <w:pStyle w:val="CommentText"/>
      </w:pPr>
      <w:r>
        <w:rPr>
          <w:rStyle w:val="CommentReference"/>
        </w:rPr>
        <w:annotationRef/>
      </w:r>
      <w:bookmarkStart w:id="69"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69"/>
    </w:p>
  </w:comment>
  <w:comment w:id="83" w:author="Steven Travers" w:date="2020-12-01T21:00:00Z" w:initials="ST">
    <w:p w14:paraId="02532A5E" w14:textId="2B68C211" w:rsidR="004D42B2" w:rsidRDefault="004D42B2">
      <w:pPr>
        <w:pStyle w:val="CommentText"/>
      </w:pPr>
      <w:r>
        <w:rPr>
          <w:rStyle w:val="CommentReference"/>
        </w:rPr>
        <w:annotationRef/>
      </w:r>
      <w:r>
        <w:t>some changes to make for this figure would be to 1. Choose a font for the labels and stick with it for all figs ( I like times new roman); 2. Enlarge numbers and labels to a more visible font size; 3. Put a label on the right side with vertical lines representing March, April, May and June.</w:t>
      </w:r>
    </w:p>
  </w:comment>
  <w:comment w:id="149" w:author="Steven Travers" w:date="2021-02-23T22:29:00Z" w:initials="ST">
    <w:p w14:paraId="15C8979A" w14:textId="5766F3F5" w:rsidR="004D42B2" w:rsidRDefault="004D42B2">
      <w:pPr>
        <w:pStyle w:val="CommentText"/>
      </w:pPr>
      <w:r>
        <w:rPr>
          <w:rStyle w:val="CommentReference"/>
        </w:rPr>
        <w:annotationRef/>
      </w:r>
      <w:r>
        <w:t>Thoughts?</w:t>
      </w:r>
    </w:p>
  </w:comment>
  <w:comment w:id="159"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414"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417"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0"/>
  <w15:commentEx w15:paraId="6ACC28D5" w15:done="0"/>
  <w15:commentEx w15:paraId="0B2D4C64" w15:done="0"/>
  <w15:commentEx w15:paraId="4048D7B9" w15:done="0"/>
  <w15:commentEx w15:paraId="025D7FEC" w15:done="0"/>
  <w15:commentEx w15:paraId="746CF728" w15:done="0"/>
  <w15:commentEx w15:paraId="4A17EDD0" w15:done="0"/>
  <w15:commentEx w15:paraId="6D9223B8" w15:done="1"/>
  <w15:commentEx w15:paraId="4A018C2B" w15:done="0"/>
  <w15:commentEx w15:paraId="47A79C6B" w15:done="1"/>
  <w15:commentEx w15:paraId="02532A5E" w15:done="1"/>
  <w15:commentEx w15:paraId="15C8979A" w15:done="0"/>
  <w15:commentEx w15:paraId="15E21C18" w15:done="1"/>
  <w15:commentEx w15:paraId="1A3DB305" w15:done="1"/>
  <w15:commentEx w15:paraId="3D0B0B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48DB6" w16cex:dateUtc="2021-02-27T15:21:00Z"/>
  <w16cex:commentExtensible w16cex:durableId="23E66ABF" w16cex:dateUtc="2021-03-01T01:17:00Z"/>
  <w16cex:commentExtensible w16cex:durableId="23E49075" w16cex:dateUtc="2021-02-27T15:33:00Z"/>
  <w16cex:commentExtensible w16cex:durableId="23E490AD" w16cex:dateUtc="2021-02-27T15:34:00Z"/>
  <w16cex:commentExtensible w16cex:durableId="23E66B61" w16cex:dateUtc="2021-03-01T01:20:00Z"/>
  <w16cex:commentExtensible w16cex:durableId="236223A8" w16cex:dateUtc="2020-11-20T17:14:00Z"/>
  <w16cex:commentExtensible w16cex:durableId="23E685FE" w16cex:dateUtc="2021-03-01T03:13:00Z"/>
  <w16cex:commentExtensible w16cex:durableId="23622383" w16cex:dateUtc="2020-11-20T17:14: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0B2D4C64" w16cid:durableId="23E48DB6"/>
  <w16cid:commentId w16cid:paraId="4048D7B9" w16cid:durableId="23E66ABF"/>
  <w16cid:commentId w16cid:paraId="025D7FEC" w16cid:durableId="23E49075"/>
  <w16cid:commentId w16cid:paraId="746CF728" w16cid:durableId="23E490AD"/>
  <w16cid:commentId w16cid:paraId="4A17EDD0" w16cid:durableId="23E66B61"/>
  <w16cid:commentId w16cid:paraId="6D9223B8" w16cid:durableId="236223A8"/>
  <w16cid:commentId w16cid:paraId="4A018C2B" w16cid:durableId="23E685FE"/>
  <w16cid:commentId w16cid:paraId="47A79C6B" w16cid:durableId="23622383"/>
  <w16cid:commentId w16cid:paraId="02532A5E" w16cid:durableId="237477EE"/>
  <w16cid:commentId w16cid:paraId="15C8979A" w16cid:durableId="23E4819D"/>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3D479A" w14:textId="77777777" w:rsidR="00C41519" w:rsidRDefault="00C41519" w:rsidP="00AC4581">
      <w:pPr>
        <w:spacing w:after="0" w:line="240" w:lineRule="auto"/>
      </w:pPr>
      <w:r>
        <w:separator/>
      </w:r>
    </w:p>
  </w:endnote>
  <w:endnote w:type="continuationSeparator" w:id="0">
    <w:p w14:paraId="255B2F4A" w14:textId="77777777" w:rsidR="00C41519" w:rsidRDefault="00C41519"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19977" w14:textId="77777777" w:rsidR="00C41519" w:rsidRDefault="00C41519" w:rsidP="00AC4581">
      <w:pPr>
        <w:spacing w:after="0" w:line="240" w:lineRule="auto"/>
      </w:pPr>
      <w:r>
        <w:separator/>
      </w:r>
    </w:p>
  </w:footnote>
  <w:footnote w:type="continuationSeparator" w:id="0">
    <w:p w14:paraId="0FF931F3" w14:textId="77777777" w:rsidR="00C41519" w:rsidRDefault="00C41519"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B3163"/>
    <w:rsid w:val="000C39CD"/>
    <w:rsid w:val="000C638E"/>
    <w:rsid w:val="000D7D46"/>
    <w:rsid w:val="000E560E"/>
    <w:rsid w:val="000F71A8"/>
    <w:rsid w:val="0012339A"/>
    <w:rsid w:val="00123596"/>
    <w:rsid w:val="00140402"/>
    <w:rsid w:val="00154E01"/>
    <w:rsid w:val="0017200C"/>
    <w:rsid w:val="001867FA"/>
    <w:rsid w:val="001966FB"/>
    <w:rsid w:val="001B6481"/>
    <w:rsid w:val="001C5FFC"/>
    <w:rsid w:val="001C639E"/>
    <w:rsid w:val="001D1E9C"/>
    <w:rsid w:val="001D3160"/>
    <w:rsid w:val="001E3614"/>
    <w:rsid w:val="002267E0"/>
    <w:rsid w:val="00261BA5"/>
    <w:rsid w:val="00265753"/>
    <w:rsid w:val="00280D2C"/>
    <w:rsid w:val="00283262"/>
    <w:rsid w:val="00283FF5"/>
    <w:rsid w:val="002B392A"/>
    <w:rsid w:val="002B5004"/>
    <w:rsid w:val="002D5E74"/>
    <w:rsid w:val="002D79D5"/>
    <w:rsid w:val="003259F6"/>
    <w:rsid w:val="003368E8"/>
    <w:rsid w:val="00340164"/>
    <w:rsid w:val="00345FB7"/>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163F1"/>
    <w:rsid w:val="00526BDB"/>
    <w:rsid w:val="00532120"/>
    <w:rsid w:val="00532821"/>
    <w:rsid w:val="00532E12"/>
    <w:rsid w:val="00555511"/>
    <w:rsid w:val="0057428F"/>
    <w:rsid w:val="005C7B79"/>
    <w:rsid w:val="005D41D7"/>
    <w:rsid w:val="005E17E4"/>
    <w:rsid w:val="005E2D5B"/>
    <w:rsid w:val="005F1ACF"/>
    <w:rsid w:val="0060644A"/>
    <w:rsid w:val="00627B9E"/>
    <w:rsid w:val="00631555"/>
    <w:rsid w:val="0067530B"/>
    <w:rsid w:val="006A1932"/>
    <w:rsid w:val="006A2E49"/>
    <w:rsid w:val="006B3B70"/>
    <w:rsid w:val="006B4DA9"/>
    <w:rsid w:val="006D5198"/>
    <w:rsid w:val="00701E68"/>
    <w:rsid w:val="007137F3"/>
    <w:rsid w:val="0071556C"/>
    <w:rsid w:val="007346C4"/>
    <w:rsid w:val="00786AB8"/>
    <w:rsid w:val="007919DC"/>
    <w:rsid w:val="007E02E4"/>
    <w:rsid w:val="007F3C4B"/>
    <w:rsid w:val="0080670F"/>
    <w:rsid w:val="0081502C"/>
    <w:rsid w:val="00827C08"/>
    <w:rsid w:val="00835110"/>
    <w:rsid w:val="00865B25"/>
    <w:rsid w:val="008667C8"/>
    <w:rsid w:val="008930DC"/>
    <w:rsid w:val="00895FF2"/>
    <w:rsid w:val="008A0B25"/>
    <w:rsid w:val="008B0D5F"/>
    <w:rsid w:val="008F4D23"/>
    <w:rsid w:val="0092017A"/>
    <w:rsid w:val="009211CC"/>
    <w:rsid w:val="009225A4"/>
    <w:rsid w:val="009242D1"/>
    <w:rsid w:val="0093204B"/>
    <w:rsid w:val="00944625"/>
    <w:rsid w:val="0096231C"/>
    <w:rsid w:val="009676D5"/>
    <w:rsid w:val="009A19D9"/>
    <w:rsid w:val="009A1FC7"/>
    <w:rsid w:val="009A2DBE"/>
    <w:rsid w:val="009C0FB2"/>
    <w:rsid w:val="009C5CB3"/>
    <w:rsid w:val="009D4114"/>
    <w:rsid w:val="00A00388"/>
    <w:rsid w:val="00A04784"/>
    <w:rsid w:val="00A05B6D"/>
    <w:rsid w:val="00A24BE4"/>
    <w:rsid w:val="00A464D7"/>
    <w:rsid w:val="00A531C4"/>
    <w:rsid w:val="00A80145"/>
    <w:rsid w:val="00AB7199"/>
    <w:rsid w:val="00AC4581"/>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40FF5"/>
    <w:rsid w:val="00D477DF"/>
    <w:rsid w:val="00D73FF7"/>
    <w:rsid w:val="00DA093F"/>
    <w:rsid w:val="00DB429F"/>
    <w:rsid w:val="00DB6B7A"/>
    <w:rsid w:val="00DC1D9A"/>
    <w:rsid w:val="00DF5FDE"/>
    <w:rsid w:val="00E036A6"/>
    <w:rsid w:val="00E04E3A"/>
    <w:rsid w:val="00E07289"/>
    <w:rsid w:val="00E07E14"/>
    <w:rsid w:val="00E25575"/>
    <w:rsid w:val="00E4310D"/>
    <w:rsid w:val="00E62477"/>
    <w:rsid w:val="00E703D8"/>
    <w:rsid w:val="00E73B2C"/>
    <w:rsid w:val="00E87C27"/>
    <w:rsid w:val="00EB347C"/>
    <w:rsid w:val="00ED410B"/>
    <w:rsid w:val="00F211FD"/>
    <w:rsid w:val="00F35B13"/>
    <w:rsid w:val="00F44709"/>
    <w:rsid w:val="00F45489"/>
    <w:rsid w:val="00F538F2"/>
    <w:rsid w:val="00F70C5E"/>
    <w:rsid w:val="00F73681"/>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www.dnr.state.mn.us/snas/detail.html?id=sna0099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7</TotalTime>
  <Pages>18</Pages>
  <Words>8612</Words>
  <Characters>4909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1-02-24T04:13:00Z</dcterms:created>
  <dcterms:modified xsi:type="dcterms:W3CDTF">2021-03-01T03:38:00Z</dcterms:modified>
</cp:coreProperties>
</file>